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56493D" w14:textId="77777777" w:rsidR="00254E7A" w:rsidRPr="00B80781" w:rsidRDefault="00254E7A" w:rsidP="00254E7A">
      <w:pPr>
        <w:tabs>
          <w:tab w:val="left" w:pos="360"/>
        </w:tabs>
        <w:rPr>
          <w:rFonts w:ascii="Arial" w:hAnsi="Arial" w:cs="Arial"/>
          <w:color w:val="000000" w:themeColor="text1"/>
          <w:sz w:val="22"/>
          <w:szCs w:val="22"/>
        </w:rPr>
      </w:pPr>
      <w:r w:rsidRPr="00B80781">
        <w:rPr>
          <w:rFonts w:ascii="Arial" w:hAnsi="Arial" w:cs="Arial"/>
          <w:b/>
          <w:color w:val="000000" w:themeColor="text1"/>
          <w:sz w:val="22"/>
          <w:szCs w:val="22"/>
        </w:rPr>
        <w:t xml:space="preserve">Supplementary Table 3. </w:t>
      </w:r>
      <w:r w:rsidRPr="00B80781">
        <w:rPr>
          <w:rFonts w:ascii="Arial" w:hAnsi="Arial" w:cs="Arial"/>
          <w:iCs/>
          <w:color w:val="000000" w:themeColor="text1"/>
          <w:sz w:val="22"/>
          <w:szCs w:val="22"/>
        </w:rPr>
        <w:t xml:space="preserve"> List of yeast </w:t>
      </w:r>
      <w:r w:rsidRPr="00B80781">
        <w:rPr>
          <w:rFonts w:ascii="Arial" w:hAnsi="Arial" w:cs="Arial"/>
          <w:color w:val="000000" w:themeColor="text1"/>
          <w:sz w:val="22"/>
          <w:szCs w:val="22"/>
        </w:rPr>
        <w:t xml:space="preserve">strains. </w:t>
      </w:r>
    </w:p>
    <w:p w14:paraId="3D447104" w14:textId="77777777" w:rsidR="00254E7A" w:rsidRPr="00B80781" w:rsidRDefault="00254E7A" w:rsidP="00254E7A">
      <w:pPr>
        <w:tabs>
          <w:tab w:val="left" w:pos="360"/>
        </w:tabs>
        <w:rPr>
          <w:rFonts w:ascii="Arial" w:hAnsi="Arial" w:cs="Arial"/>
          <w:i/>
          <w:color w:val="000000" w:themeColor="text1"/>
          <w:sz w:val="22"/>
          <w:szCs w:val="22"/>
        </w:rPr>
      </w:pPr>
    </w:p>
    <w:tbl>
      <w:tblPr>
        <w:tblW w:w="9360" w:type="dxa"/>
        <w:jc w:val="center"/>
        <w:tblLook w:val="04A0" w:firstRow="1" w:lastRow="0" w:firstColumn="1" w:lastColumn="0" w:noHBand="0" w:noVBand="1"/>
      </w:tblPr>
      <w:tblGrid>
        <w:gridCol w:w="1170"/>
        <w:gridCol w:w="1987"/>
        <w:gridCol w:w="4133"/>
        <w:gridCol w:w="2070"/>
      </w:tblGrid>
      <w:tr w:rsidR="00B80781" w:rsidRPr="00B80781" w14:paraId="101E8289" w14:textId="77777777" w:rsidTr="00254E7A">
        <w:trPr>
          <w:trHeight w:val="288"/>
          <w:jc w:val="center"/>
        </w:trPr>
        <w:tc>
          <w:tcPr>
            <w:tcW w:w="1170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05B087B7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Strain</w:t>
            </w:r>
          </w:p>
        </w:tc>
        <w:tc>
          <w:tcPr>
            <w:tcW w:w="1987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6053221D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Mutation</w:t>
            </w:r>
          </w:p>
        </w:tc>
        <w:tc>
          <w:tcPr>
            <w:tcW w:w="4133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705099EF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Genotype</w:t>
            </w:r>
          </w:p>
        </w:tc>
        <w:tc>
          <w:tcPr>
            <w:tcW w:w="2070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5F2E5923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Reference</w:t>
            </w:r>
          </w:p>
        </w:tc>
      </w:tr>
      <w:tr w:rsidR="00B80781" w:rsidRPr="00B80781" w14:paraId="449F4129" w14:textId="77777777" w:rsidTr="00254E7A">
        <w:trPr>
          <w:trHeight w:val="288"/>
          <w:jc w:val="center"/>
        </w:trPr>
        <w:tc>
          <w:tcPr>
            <w:tcW w:w="1170" w:type="dxa"/>
          </w:tcPr>
          <w:p w14:paraId="7D828E0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W303-1a</w:t>
            </w:r>
          </w:p>
        </w:tc>
        <w:tc>
          <w:tcPr>
            <w:tcW w:w="1987" w:type="dxa"/>
            <w:tcBorders>
              <w:left w:val="nil"/>
            </w:tcBorders>
          </w:tcPr>
          <w:p w14:paraId="149038C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4133" w:type="dxa"/>
            <w:tcBorders>
              <w:left w:val="nil"/>
            </w:tcBorders>
          </w:tcPr>
          <w:p w14:paraId="7BDE083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a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ade2-1 leu2-2,112 his3-11,15 trp1 ura3-1 can1-100</w:t>
            </w:r>
          </w:p>
        </w:tc>
        <w:tc>
          <w:tcPr>
            <w:tcW w:w="2070" w:type="dxa"/>
          </w:tcPr>
          <w:p w14:paraId="0FEE50D2" w14:textId="29AC2638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  <w:highlight w:val="green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Thomas&lt;/Author&gt;&lt;Year&gt;1989&lt;/Year&gt;&lt;RecNum&gt;1790&lt;/RecNum&gt;&lt;DisplayText&gt;(Thomas and Rothstein, 1989)&lt;/DisplayText&gt;&lt;record&gt;&lt;rec-number&gt;1790&lt;/rec-number&gt;&lt;foreign-keys&gt;&lt;key app="EN" db-id="2ezzfsvf0wvv92erwtopfrv4xasref5tdrtz" timestamp="1657042955"&gt;1790&lt;/key&gt;&lt;/foreign-keys&gt;&lt;ref-type name="Journal Article"&gt;17&lt;/ref-type&gt;&lt;contributors&gt;&lt;authors&gt;&lt;author&gt;Thomas, B. J.&lt;/author&gt;&lt;author&gt;Rothstein, R.&lt;/author&gt;&lt;/authors&gt;&lt;/contributors&gt;&lt;titles&gt;&lt;title&gt;The genetic control of direct-repeat recombination in Saccharomyces: the effect of rad52 and rad1 on mitotic recombination at GAL10, a transcriptionally regulated gene&lt;/title&gt;&lt;secondary-title&gt;Genetics&lt;/secondary-title&gt;&lt;/titles&gt;&lt;periodical&gt;&lt;full-title&gt;Genetics&lt;/full-title&gt;&lt;abbr-1&gt;Genetics&lt;/abbr-1&gt;&lt;abbr-2&gt;Genetics&lt;/abbr-2&gt;&lt;/periodical&gt;&lt;pages&gt;725-738&lt;/pages&gt;&lt;volume&gt;123&lt;/volume&gt;&lt;number&gt;4&lt;/number&gt;&lt;dates&gt;&lt;year&gt;1989&lt;/year&gt;&lt;/dates&gt;&lt;isbn&gt;1943-2631&lt;/isbn&gt;&lt;urls&gt;&lt;related-urls&gt;&lt;url&gt;https://doi.org/10.1093/genetics/123.4.725&lt;/url&gt;&lt;/related-urls&gt;&lt;/urls&gt;&lt;electronic-resource-num&gt;10.1093/genetics/123.4.725&lt;/electronic-resource-num&gt;&lt;access-date&gt;7/5/2022&lt;/access-date&gt;&lt;/record&gt;&lt;/Cite&gt;&lt;/EndNote&gt;</w:instrTex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</w:t>
            </w:r>
            <w:hyperlink w:anchor="_ENREF_54" w:tooltip="Thomas, 1989 #1790" w:history="1">
              <w:r w:rsidR="00A850A8" w:rsidRPr="00B80781">
                <w:rPr>
                  <w:rStyle w:val="Hyperlink"/>
                  <w:color w:val="000000" w:themeColor="text1"/>
                </w:rPr>
                <w:t>Thomas and Rothstein, 1989</w:t>
              </w:r>
            </w:hyperlink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)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B80781" w:rsidRPr="00B80781" w14:paraId="14A50ACD" w14:textId="77777777" w:rsidTr="00254E7A">
        <w:trPr>
          <w:trHeight w:val="288"/>
          <w:jc w:val="center"/>
        </w:trPr>
        <w:tc>
          <w:tcPr>
            <w:tcW w:w="1170" w:type="dxa"/>
          </w:tcPr>
          <w:p w14:paraId="2C93969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60 </w:t>
            </w:r>
          </w:p>
        </w:tc>
        <w:tc>
          <w:tcPr>
            <w:tcW w:w="1987" w:type="dxa"/>
            <w:tcBorders>
              <w:left w:val="nil"/>
            </w:tcBorders>
          </w:tcPr>
          <w:p w14:paraId="3503F5E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tt106Δ</w:t>
            </w:r>
          </w:p>
        </w:tc>
        <w:tc>
          <w:tcPr>
            <w:tcW w:w="4133" w:type="dxa"/>
            <w:tcBorders>
              <w:left w:val="nil"/>
            </w:tcBorders>
          </w:tcPr>
          <w:p w14:paraId="73FD150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Mat a ade2-1 leu2-2,112 his3-11,15 trp1 ura3-1 can1-100 rtt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106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IS3</w:t>
            </w:r>
          </w:p>
        </w:tc>
        <w:tc>
          <w:tcPr>
            <w:tcW w:w="2070" w:type="dxa"/>
          </w:tcPr>
          <w:p w14:paraId="4F1C884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EE52594" w14:textId="77777777" w:rsidTr="00254E7A">
        <w:trPr>
          <w:trHeight w:val="288"/>
          <w:jc w:val="center"/>
        </w:trPr>
        <w:tc>
          <w:tcPr>
            <w:tcW w:w="1170" w:type="dxa"/>
          </w:tcPr>
          <w:p w14:paraId="1A9C0961" w14:textId="77777777" w:rsidR="00254E7A" w:rsidRPr="00B80781" w:rsidRDefault="00254E7A" w:rsidP="00254E7A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  <w:u w:val="single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65 </w:t>
            </w:r>
          </w:p>
        </w:tc>
        <w:tc>
          <w:tcPr>
            <w:tcW w:w="1987" w:type="dxa"/>
            <w:tcBorders>
              <w:left w:val="nil"/>
            </w:tcBorders>
          </w:tcPr>
          <w:p w14:paraId="6F209CD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tt106Δcac1Δ</w:t>
            </w:r>
          </w:p>
        </w:tc>
        <w:tc>
          <w:tcPr>
            <w:tcW w:w="4133" w:type="dxa"/>
            <w:tcBorders>
              <w:left w:val="nil"/>
            </w:tcBorders>
          </w:tcPr>
          <w:p w14:paraId="512DAC5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Mat a ade2-1 leu2-2,112 his3-11,15 trp1 ura3-1 can1-100 rtt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106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IS3 cac1::KANMX</w:t>
            </w:r>
          </w:p>
        </w:tc>
        <w:tc>
          <w:tcPr>
            <w:tcW w:w="2070" w:type="dxa"/>
          </w:tcPr>
          <w:p w14:paraId="60393CF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3EAB353" w14:textId="77777777" w:rsidTr="00254E7A">
        <w:trPr>
          <w:trHeight w:val="288"/>
          <w:jc w:val="center"/>
        </w:trPr>
        <w:tc>
          <w:tcPr>
            <w:tcW w:w="1170" w:type="dxa"/>
          </w:tcPr>
          <w:p w14:paraId="07DF61A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87 </w:t>
            </w:r>
          </w:p>
        </w:tc>
        <w:tc>
          <w:tcPr>
            <w:tcW w:w="1987" w:type="dxa"/>
          </w:tcPr>
          <w:p w14:paraId="1FB30B8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32CF1B0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60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4E4CD09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F06D6E1" w14:textId="77777777" w:rsidTr="00254E7A">
        <w:trPr>
          <w:trHeight w:val="288"/>
          <w:jc w:val="center"/>
        </w:trPr>
        <w:tc>
          <w:tcPr>
            <w:tcW w:w="1170" w:type="dxa"/>
          </w:tcPr>
          <w:p w14:paraId="0DEE772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80 </w:t>
            </w:r>
          </w:p>
        </w:tc>
        <w:tc>
          <w:tcPr>
            <w:tcW w:w="1987" w:type="dxa"/>
          </w:tcPr>
          <w:p w14:paraId="105D101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5D4034A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160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K564E/K568E</w:t>
            </w:r>
          </w:p>
        </w:tc>
        <w:tc>
          <w:tcPr>
            <w:tcW w:w="2070" w:type="dxa"/>
          </w:tcPr>
          <w:p w14:paraId="0330B7C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3866D03" w14:textId="77777777" w:rsidTr="00254E7A">
        <w:trPr>
          <w:trHeight w:val="288"/>
          <w:jc w:val="center"/>
        </w:trPr>
        <w:tc>
          <w:tcPr>
            <w:tcW w:w="1170" w:type="dxa"/>
          </w:tcPr>
          <w:p w14:paraId="446E7F89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2 </w:t>
            </w:r>
          </w:p>
        </w:tc>
        <w:tc>
          <w:tcPr>
            <w:tcW w:w="1987" w:type="dxa"/>
          </w:tcPr>
          <w:p w14:paraId="5E1F76A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78187E6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es-ES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lang w:val="es-ES"/>
              </w:rPr>
              <w:t xml:space="preserve">RAY160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lang w:val="es-ES"/>
              </w:rPr>
              <w:t>CAC1 F233A/F234A/K564E/K568E</w:t>
            </w:r>
          </w:p>
        </w:tc>
        <w:tc>
          <w:tcPr>
            <w:tcW w:w="2070" w:type="dxa"/>
          </w:tcPr>
          <w:p w14:paraId="5EB5E7B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AE4170B" w14:textId="77777777" w:rsidTr="00254E7A">
        <w:trPr>
          <w:trHeight w:val="288"/>
          <w:jc w:val="center"/>
        </w:trPr>
        <w:tc>
          <w:tcPr>
            <w:tcW w:w="1170" w:type="dxa"/>
          </w:tcPr>
          <w:p w14:paraId="5710BB4B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64 </w:t>
            </w:r>
          </w:p>
        </w:tc>
        <w:tc>
          <w:tcPr>
            <w:tcW w:w="1987" w:type="dxa"/>
          </w:tcPr>
          <w:p w14:paraId="37EE16B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ΔKER)</w:t>
            </w:r>
          </w:p>
        </w:tc>
        <w:tc>
          <w:tcPr>
            <w:tcW w:w="4133" w:type="dxa"/>
          </w:tcPr>
          <w:p w14:paraId="43EA6EF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60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Δ136-225</w:t>
            </w:r>
          </w:p>
        </w:tc>
        <w:tc>
          <w:tcPr>
            <w:tcW w:w="2070" w:type="dxa"/>
          </w:tcPr>
          <w:p w14:paraId="13AF65E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8174F53" w14:textId="77777777" w:rsidTr="00254E7A">
        <w:trPr>
          <w:trHeight w:val="288"/>
          <w:jc w:val="center"/>
        </w:trPr>
        <w:tc>
          <w:tcPr>
            <w:tcW w:w="1170" w:type="dxa"/>
          </w:tcPr>
          <w:p w14:paraId="2B54E494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65 </w:t>
            </w:r>
          </w:p>
        </w:tc>
        <w:tc>
          <w:tcPr>
            <w:tcW w:w="1987" w:type="dxa"/>
          </w:tcPr>
          <w:p w14:paraId="72D1C49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Δ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747022A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264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F233A/F234A</w:t>
            </w:r>
          </w:p>
        </w:tc>
        <w:tc>
          <w:tcPr>
            <w:tcW w:w="2070" w:type="dxa"/>
          </w:tcPr>
          <w:p w14:paraId="0CEF6C3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F47181B" w14:textId="77777777" w:rsidTr="00254E7A">
        <w:trPr>
          <w:trHeight w:val="288"/>
          <w:jc w:val="center"/>
        </w:trPr>
        <w:tc>
          <w:tcPr>
            <w:tcW w:w="1170" w:type="dxa"/>
          </w:tcPr>
          <w:p w14:paraId="114AF8B9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66 </w:t>
            </w:r>
          </w:p>
        </w:tc>
        <w:tc>
          <w:tcPr>
            <w:tcW w:w="1987" w:type="dxa"/>
          </w:tcPr>
          <w:p w14:paraId="0434955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Δ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7051228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64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73A6C10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4733FE1" w14:textId="77777777" w:rsidTr="00254E7A">
        <w:trPr>
          <w:trHeight w:val="288"/>
          <w:jc w:val="center"/>
        </w:trPr>
        <w:tc>
          <w:tcPr>
            <w:tcW w:w="1170" w:type="dxa"/>
          </w:tcPr>
          <w:p w14:paraId="4574AE6E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1 </w:t>
            </w:r>
          </w:p>
        </w:tc>
        <w:tc>
          <w:tcPr>
            <w:tcW w:w="1987" w:type="dxa"/>
          </w:tcPr>
          <w:p w14:paraId="28549E0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Δmiddle</w:t>
            </w:r>
            <w:proofErr w:type="spell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-AKER</w:t>
            </w:r>
          </w:p>
        </w:tc>
        <w:tc>
          <w:tcPr>
            <w:tcW w:w="4133" w:type="dxa"/>
          </w:tcPr>
          <w:p w14:paraId="513E89B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60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Δ155-204</w:t>
            </w:r>
          </w:p>
        </w:tc>
        <w:tc>
          <w:tcPr>
            <w:tcW w:w="2070" w:type="dxa"/>
          </w:tcPr>
          <w:p w14:paraId="67362D4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CE5331E" w14:textId="77777777" w:rsidTr="00254E7A">
        <w:trPr>
          <w:trHeight w:val="288"/>
          <w:jc w:val="center"/>
        </w:trPr>
        <w:tc>
          <w:tcPr>
            <w:tcW w:w="1170" w:type="dxa"/>
          </w:tcPr>
          <w:p w14:paraId="74665AB9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2 </w:t>
            </w:r>
          </w:p>
        </w:tc>
        <w:tc>
          <w:tcPr>
            <w:tcW w:w="1987" w:type="dxa"/>
          </w:tcPr>
          <w:p w14:paraId="15B3700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Δmiddle</w:t>
            </w:r>
            <w:proofErr w:type="spell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A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1FDEA4E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3B67EC6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36923DD9" w14:textId="77777777" w:rsidTr="00254E7A">
        <w:trPr>
          <w:trHeight w:val="288"/>
          <w:jc w:val="center"/>
        </w:trPr>
        <w:tc>
          <w:tcPr>
            <w:tcW w:w="1170" w:type="dxa"/>
          </w:tcPr>
          <w:p w14:paraId="1FE6B781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3 </w:t>
            </w:r>
          </w:p>
        </w:tc>
        <w:tc>
          <w:tcPr>
            <w:tcW w:w="1987" w:type="dxa"/>
          </w:tcPr>
          <w:p w14:paraId="711A8CC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Δmiddle</w:t>
            </w:r>
            <w:proofErr w:type="spell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A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2297A1F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2E2E056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E80E0AB" w14:textId="77777777" w:rsidTr="00254E7A">
        <w:trPr>
          <w:trHeight w:val="288"/>
          <w:jc w:val="center"/>
        </w:trPr>
        <w:tc>
          <w:tcPr>
            <w:tcW w:w="1170" w:type="dxa"/>
          </w:tcPr>
          <w:p w14:paraId="235B8A38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5 </w:t>
            </w:r>
          </w:p>
        </w:tc>
        <w:tc>
          <w:tcPr>
            <w:tcW w:w="1987" w:type="dxa"/>
          </w:tcPr>
          <w:p w14:paraId="09D25EC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2xKER)</w:t>
            </w:r>
          </w:p>
        </w:tc>
        <w:tc>
          <w:tcPr>
            <w:tcW w:w="4133" w:type="dxa"/>
          </w:tcPr>
          <w:p w14:paraId="668A1F3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60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CAC1 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dup(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136-225)</w:t>
            </w:r>
          </w:p>
        </w:tc>
        <w:tc>
          <w:tcPr>
            <w:tcW w:w="2070" w:type="dxa"/>
          </w:tcPr>
          <w:p w14:paraId="5BDBE8D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EF2DBD2" w14:textId="77777777" w:rsidTr="00254E7A">
        <w:trPr>
          <w:trHeight w:val="288"/>
          <w:jc w:val="center"/>
        </w:trPr>
        <w:tc>
          <w:tcPr>
            <w:tcW w:w="1170" w:type="dxa"/>
          </w:tcPr>
          <w:p w14:paraId="5137C20F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8 </w:t>
            </w:r>
          </w:p>
        </w:tc>
        <w:tc>
          <w:tcPr>
            <w:tcW w:w="1987" w:type="dxa"/>
          </w:tcPr>
          <w:p w14:paraId="631C8D4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2x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596559E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5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2036BCB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E8EC03B" w14:textId="77777777" w:rsidTr="00254E7A">
        <w:trPr>
          <w:trHeight w:val="288"/>
          <w:jc w:val="center"/>
        </w:trPr>
        <w:tc>
          <w:tcPr>
            <w:tcW w:w="1170" w:type="dxa"/>
          </w:tcPr>
          <w:p w14:paraId="75E80697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7 </w:t>
            </w:r>
          </w:p>
        </w:tc>
        <w:tc>
          <w:tcPr>
            <w:tcW w:w="1987" w:type="dxa"/>
          </w:tcPr>
          <w:p w14:paraId="6151C01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2x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18425E1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5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451F586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38E5CA37" w14:textId="77777777" w:rsidTr="00254E7A">
        <w:trPr>
          <w:trHeight w:val="288"/>
          <w:jc w:val="center"/>
        </w:trPr>
        <w:tc>
          <w:tcPr>
            <w:tcW w:w="1170" w:type="dxa"/>
          </w:tcPr>
          <w:p w14:paraId="25717159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33 </w:t>
            </w:r>
          </w:p>
        </w:tc>
        <w:tc>
          <w:tcPr>
            <w:tcW w:w="1987" w:type="dxa"/>
          </w:tcPr>
          <w:p w14:paraId="0C163BF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yeast </w:t>
            </w:r>
            <w:proofErr w:type="gram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KER::</w:t>
            </w:r>
            <w:proofErr w:type="gram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human KER</w:t>
            </w:r>
          </w:p>
        </w:tc>
        <w:tc>
          <w:tcPr>
            <w:tcW w:w="4133" w:type="dxa"/>
          </w:tcPr>
          <w:p w14:paraId="4C0794B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60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136-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225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CHAF1A 331-441 </w:t>
            </w:r>
          </w:p>
        </w:tc>
        <w:tc>
          <w:tcPr>
            <w:tcW w:w="2070" w:type="dxa"/>
          </w:tcPr>
          <w:p w14:paraId="59E1722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E220054" w14:textId="77777777" w:rsidTr="00254E7A">
        <w:trPr>
          <w:trHeight w:val="288"/>
          <w:jc w:val="center"/>
        </w:trPr>
        <w:tc>
          <w:tcPr>
            <w:tcW w:w="1170" w:type="dxa"/>
          </w:tcPr>
          <w:p w14:paraId="628B7DB7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6 </w:t>
            </w:r>
          </w:p>
        </w:tc>
        <w:tc>
          <w:tcPr>
            <w:tcW w:w="1987" w:type="dxa"/>
          </w:tcPr>
          <w:p w14:paraId="1C62B83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yeast </w:t>
            </w:r>
            <w:proofErr w:type="gram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KER::</w:t>
            </w:r>
            <w:proofErr w:type="gram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uman 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1242BF1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233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F233A/F234A</w:t>
            </w:r>
          </w:p>
        </w:tc>
        <w:tc>
          <w:tcPr>
            <w:tcW w:w="2070" w:type="dxa"/>
          </w:tcPr>
          <w:p w14:paraId="25A8F73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0B908F0" w14:textId="77777777" w:rsidTr="00254E7A">
        <w:trPr>
          <w:trHeight w:val="288"/>
          <w:jc w:val="center"/>
        </w:trPr>
        <w:tc>
          <w:tcPr>
            <w:tcW w:w="1170" w:type="dxa"/>
          </w:tcPr>
          <w:p w14:paraId="59738B8D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3 </w:t>
            </w:r>
          </w:p>
        </w:tc>
        <w:tc>
          <w:tcPr>
            <w:tcW w:w="1987" w:type="dxa"/>
          </w:tcPr>
          <w:p w14:paraId="40BD95C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yeast </w:t>
            </w:r>
            <w:proofErr w:type="gram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KER::</w:t>
            </w:r>
            <w:proofErr w:type="gram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uman 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442819A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33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516C3EF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A0629D6" w14:textId="77777777" w:rsidTr="00254E7A">
        <w:trPr>
          <w:trHeight w:val="288"/>
          <w:jc w:val="center"/>
        </w:trPr>
        <w:tc>
          <w:tcPr>
            <w:tcW w:w="1170" w:type="dxa"/>
          </w:tcPr>
          <w:p w14:paraId="1598AC4B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6 </w:t>
            </w:r>
          </w:p>
        </w:tc>
        <w:tc>
          <w:tcPr>
            <w:tcW w:w="1987" w:type="dxa"/>
          </w:tcPr>
          <w:p w14:paraId="1D16693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Δ225-226</w:t>
            </w:r>
          </w:p>
        </w:tc>
        <w:tc>
          <w:tcPr>
            <w:tcW w:w="4133" w:type="dxa"/>
          </w:tcPr>
          <w:p w14:paraId="7FCEACF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60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Δ225-226</w:t>
            </w:r>
          </w:p>
        </w:tc>
        <w:tc>
          <w:tcPr>
            <w:tcW w:w="2070" w:type="dxa"/>
          </w:tcPr>
          <w:p w14:paraId="36CE0E4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E36FBFA" w14:textId="77777777" w:rsidTr="00254E7A">
        <w:trPr>
          <w:trHeight w:val="288"/>
          <w:jc w:val="center"/>
        </w:trPr>
        <w:tc>
          <w:tcPr>
            <w:tcW w:w="1170" w:type="dxa"/>
          </w:tcPr>
          <w:p w14:paraId="797FB621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39 </w:t>
            </w:r>
          </w:p>
        </w:tc>
        <w:tc>
          <w:tcPr>
            <w:tcW w:w="1987" w:type="dxa"/>
          </w:tcPr>
          <w:p w14:paraId="337B037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Δ225-226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11404F8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6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23A/F234A</w:t>
            </w:r>
          </w:p>
        </w:tc>
        <w:tc>
          <w:tcPr>
            <w:tcW w:w="2070" w:type="dxa"/>
          </w:tcPr>
          <w:p w14:paraId="6B37FEC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34AF09AF" w14:textId="77777777" w:rsidTr="00254E7A">
        <w:trPr>
          <w:trHeight w:val="288"/>
          <w:jc w:val="center"/>
        </w:trPr>
        <w:tc>
          <w:tcPr>
            <w:tcW w:w="1170" w:type="dxa"/>
          </w:tcPr>
          <w:p w14:paraId="7E6D893F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1 </w:t>
            </w:r>
          </w:p>
        </w:tc>
        <w:tc>
          <w:tcPr>
            <w:tcW w:w="1987" w:type="dxa"/>
          </w:tcPr>
          <w:p w14:paraId="4B37378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Δ225-226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20597FB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6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24859B9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D6A98E5" w14:textId="77777777" w:rsidTr="00254E7A">
        <w:trPr>
          <w:trHeight w:val="288"/>
          <w:jc w:val="center"/>
        </w:trPr>
        <w:tc>
          <w:tcPr>
            <w:tcW w:w="1170" w:type="dxa"/>
          </w:tcPr>
          <w:p w14:paraId="3A1354E4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7 </w:t>
            </w:r>
          </w:p>
        </w:tc>
        <w:tc>
          <w:tcPr>
            <w:tcW w:w="1987" w:type="dxa"/>
          </w:tcPr>
          <w:p w14:paraId="12AC924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∆145-149</w:t>
            </w:r>
          </w:p>
        </w:tc>
        <w:tc>
          <w:tcPr>
            <w:tcW w:w="4133" w:type="dxa"/>
          </w:tcPr>
          <w:p w14:paraId="0173C93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160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Δ145-149</w:t>
            </w:r>
          </w:p>
        </w:tc>
        <w:tc>
          <w:tcPr>
            <w:tcW w:w="2070" w:type="dxa"/>
          </w:tcPr>
          <w:p w14:paraId="51FC0C2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CE39D8C" w14:textId="77777777" w:rsidTr="00254E7A">
        <w:trPr>
          <w:trHeight w:val="288"/>
          <w:jc w:val="center"/>
        </w:trPr>
        <w:tc>
          <w:tcPr>
            <w:tcW w:w="1170" w:type="dxa"/>
          </w:tcPr>
          <w:p w14:paraId="0D786A01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6 </w:t>
            </w:r>
          </w:p>
        </w:tc>
        <w:tc>
          <w:tcPr>
            <w:tcW w:w="1987" w:type="dxa"/>
          </w:tcPr>
          <w:p w14:paraId="5F874F8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145-149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6503ADF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7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59368D9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2E4B7CC" w14:textId="77777777" w:rsidTr="00254E7A">
        <w:trPr>
          <w:trHeight w:val="288"/>
          <w:jc w:val="center"/>
        </w:trPr>
        <w:tc>
          <w:tcPr>
            <w:tcW w:w="1170" w:type="dxa"/>
          </w:tcPr>
          <w:p w14:paraId="631FD1B5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8 </w:t>
            </w:r>
          </w:p>
        </w:tc>
        <w:tc>
          <w:tcPr>
            <w:tcW w:w="1987" w:type="dxa"/>
          </w:tcPr>
          <w:p w14:paraId="56BD026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145-149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2C1196E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7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39D747A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D277AE8" w14:textId="77777777" w:rsidTr="00254E7A">
        <w:trPr>
          <w:trHeight w:val="288"/>
          <w:jc w:val="center"/>
        </w:trPr>
        <w:tc>
          <w:tcPr>
            <w:tcW w:w="1170" w:type="dxa"/>
          </w:tcPr>
          <w:p w14:paraId="6B6BD6B0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BY4741</w:t>
            </w:r>
          </w:p>
        </w:tc>
        <w:tc>
          <w:tcPr>
            <w:tcW w:w="1987" w:type="dxa"/>
          </w:tcPr>
          <w:p w14:paraId="2318060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4133" w:type="dxa"/>
          </w:tcPr>
          <w:p w14:paraId="6BAB867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Mat a his3∆1 leu2∆0 met15∆0 ura3∆0</w:t>
            </w:r>
          </w:p>
        </w:tc>
        <w:tc>
          <w:tcPr>
            <w:tcW w:w="2070" w:type="dxa"/>
          </w:tcPr>
          <w:p w14:paraId="2E527A38" w14:textId="53A8B69C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Baker Brachmann&lt;/Author&gt;&lt;Year&gt;1998&lt;/Year&gt;&lt;RecNum&gt;1792&lt;/RecNum&gt;&lt;DisplayText&gt;(Baker Brachmann et al., 1998)&lt;/DisplayText&gt;&lt;record&gt;&lt;rec-number&gt;1792&lt;/rec-number&gt;&lt;foreign-keys&gt;&lt;key app="EN" db-id="2ezzfsvf0wvv92erwtopfrv4xasref5tdrtz" timestamp="1657043359"&gt;1792&lt;/key&gt;&lt;/foreign-keys&gt;&lt;ref-type name="Journal Article"&gt;17&lt;/ref-type&gt;&lt;contributors&gt;&lt;authors&gt;&lt;author&gt;Baker Brachmann, Carrie&lt;/author&gt;&lt;author&gt;Davies, Adrian&lt;/author&gt;&lt;author&gt;Cost, Gregory J.&lt;/author&gt;&lt;author&gt;Caputo, Emerita&lt;/author&gt;&lt;author&gt;Li, Joachim&lt;/author&gt;&lt;author&gt;Hieter, Philip&lt;/author&gt;&lt;author&gt;Boeke, Jef D.&lt;/author&gt;&lt;/authors&gt;&lt;/contributors&gt;&lt;titles&gt;&lt;title&gt;Designer deletion strains derived from Saccharomyces cerevisiae S288C: A useful set of strains and plasmids for PCR-mediated gene disruption and other applications&lt;/title&gt;&lt;secondary-title&gt;Yeast&lt;/secondary-title&gt;&lt;/titles&gt;&lt;periodical&gt;&lt;full-title&gt;Yeast&lt;/full-title&gt;&lt;abbr-1&gt;Yeast&lt;/abbr-1&gt;&lt;abbr-2&gt;Yeast&lt;/abbr-2&gt;&lt;/periodical&gt;&lt;pages&gt;115-132&lt;/pages&gt;&lt;volume&gt;14&lt;/volume&gt;&lt;number&gt;2&lt;/number&gt;&lt;keywords&gt;&lt;keyword&gt;Saccharomyces cerevisiae&lt;/keyword&gt;&lt;keyword&gt;yeast&lt;/keyword&gt;&lt;keyword&gt;gene disruption&lt;/keyword&gt;&lt;keyword&gt;S288C&lt;/keyword&gt;&lt;keyword&gt;bacteria-yeast shuttle vectors&lt;/keyword&gt;&lt;keyword&gt;auxotrophic markers&lt;/keyword&gt;&lt;/keywords&gt;&lt;dates&gt;&lt;year&gt;1998&lt;/year&gt;&lt;pub-dates&gt;&lt;date&gt;1998/01/30&lt;/date&gt;&lt;/pub-dates&gt;&lt;/dates&gt;&lt;publisher&gt;John Wiley &amp;amp; Sons, Ltd&lt;/publisher&gt;&lt;isbn&gt;0749-503X&lt;/isbn&gt;&lt;work-type&gt;https://doi.org/10.1002/(SICI)1097-0061(19980130)14:2&amp;lt;115::AID-YEA204&amp;gt;3.0.CO;2-2&lt;/work-type&gt;&lt;urls&gt;&lt;related-urls&gt;&lt;url&gt;https://doi.org/10.1002/(SICI)1097-0061(19980130)14:2&amp;lt;115::AID-YEA204&amp;gt;3.0.CO;2-2&lt;/url&gt;&lt;/related-urls&gt;&lt;/urls&gt;&lt;electronic-resource-num&gt;https://doi.org/10.1002/(SICI)1097-0061(19980130)14:2&amp;lt;115::AID-YEA204&amp;gt;3.0.CO;2-2&lt;/electronic-resource-num&gt;&lt;access-date&gt;2022/07/05&lt;/access-date&gt;&lt;/record&gt;&lt;/Cite&gt;&lt;/EndNote&gt;</w:instrTex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</w:t>
            </w:r>
            <w:hyperlink w:anchor="_ENREF_3" w:tooltip="Baker Brachmann, 1998 #1792" w:history="1">
              <w:r w:rsidR="00A850A8" w:rsidRPr="00B80781">
                <w:rPr>
                  <w:rStyle w:val="Hyperlink"/>
                  <w:color w:val="000000" w:themeColor="text1"/>
                </w:rPr>
                <w:t>Baker Brachmann et al., 1998</w:t>
              </w:r>
            </w:hyperlink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)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B80781" w:rsidRPr="00B80781" w14:paraId="565EBB17" w14:textId="77777777" w:rsidTr="00254E7A">
        <w:trPr>
          <w:trHeight w:val="288"/>
          <w:jc w:val="center"/>
        </w:trPr>
        <w:tc>
          <w:tcPr>
            <w:tcW w:w="1170" w:type="dxa"/>
          </w:tcPr>
          <w:p w14:paraId="5EA2D179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a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156</w:t>
            </w:r>
          </w:p>
        </w:tc>
        <w:tc>
          <w:tcPr>
            <w:tcW w:w="1987" w:type="dxa"/>
          </w:tcPr>
          <w:p w14:paraId="274AFBD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4133" w:type="dxa"/>
          </w:tcPr>
          <w:p w14:paraId="02ABCAF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a his3∆1 leu2∆0 met15∆0 ura3∆0 </w:t>
            </w:r>
            <w:proofErr w:type="spellStart"/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mr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P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vertAlign w:val="subscript"/>
              </w:rPr>
              <w:t>URA3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GFP/URA3 TRP::</w:t>
            </w:r>
            <w:proofErr w:type="spell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BrdU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Inc(TRP) bar1::LEU2</w:t>
            </w:r>
          </w:p>
        </w:tc>
        <w:tc>
          <w:tcPr>
            <w:tcW w:w="2070" w:type="dxa"/>
          </w:tcPr>
          <w:p w14:paraId="1395014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A8D93A7" w14:textId="77777777" w:rsidTr="00254E7A">
        <w:trPr>
          <w:trHeight w:val="288"/>
          <w:jc w:val="center"/>
        </w:trPr>
        <w:tc>
          <w:tcPr>
            <w:tcW w:w="1170" w:type="dxa"/>
          </w:tcPr>
          <w:p w14:paraId="0B3C37FA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lastRenderedPageBreak/>
              <w:t>a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52 </w:t>
            </w:r>
          </w:p>
        </w:tc>
        <w:tc>
          <w:tcPr>
            <w:tcW w:w="1987" w:type="dxa"/>
          </w:tcPr>
          <w:p w14:paraId="203C246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sir2∆</w:t>
            </w:r>
          </w:p>
        </w:tc>
        <w:tc>
          <w:tcPr>
            <w:tcW w:w="4133" w:type="dxa"/>
          </w:tcPr>
          <w:p w14:paraId="3E4D27D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a his3∆1 leu2∆0 met15∆0 ura3∆0 </w:t>
            </w:r>
            <w:proofErr w:type="spellStart"/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mr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P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vertAlign w:val="subscript"/>
              </w:rPr>
              <w:t>URA3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GFP/URA3 TRP::</w:t>
            </w:r>
            <w:proofErr w:type="spell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BrdU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Inc(TRP) sir2::KANMX</w:t>
            </w:r>
          </w:p>
        </w:tc>
        <w:tc>
          <w:tcPr>
            <w:tcW w:w="2070" w:type="dxa"/>
          </w:tcPr>
          <w:p w14:paraId="30FDFAD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A6793A5" w14:textId="77777777" w:rsidTr="00254E7A">
        <w:trPr>
          <w:trHeight w:val="288"/>
          <w:jc w:val="center"/>
        </w:trPr>
        <w:tc>
          <w:tcPr>
            <w:tcW w:w="1170" w:type="dxa"/>
          </w:tcPr>
          <w:p w14:paraId="44663D51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a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77 </w:t>
            </w:r>
          </w:p>
        </w:tc>
        <w:tc>
          <w:tcPr>
            <w:tcW w:w="1987" w:type="dxa"/>
          </w:tcPr>
          <w:p w14:paraId="214B297D" w14:textId="77777777" w:rsidR="00254E7A" w:rsidRPr="00B80781" w:rsidRDefault="00254E7A" w:rsidP="00254E7A">
            <w:pPr>
              <w:jc w:val="both"/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rtt106∆</w:t>
            </w:r>
          </w:p>
        </w:tc>
        <w:tc>
          <w:tcPr>
            <w:tcW w:w="4133" w:type="dxa"/>
          </w:tcPr>
          <w:p w14:paraId="5B836AD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a his3∆1 leu2∆0 met15∆0 ura3∆0 </w:t>
            </w:r>
            <w:proofErr w:type="spellStart"/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mr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P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vertAlign w:val="subscript"/>
              </w:rPr>
              <w:t>URA3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GFP/URA3 TRP::</w:t>
            </w:r>
            <w:proofErr w:type="spell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BrdU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Inc(TRP) bar1::LEU2 rtt106::HIS3</w:t>
            </w:r>
          </w:p>
        </w:tc>
        <w:tc>
          <w:tcPr>
            <w:tcW w:w="2070" w:type="dxa"/>
          </w:tcPr>
          <w:p w14:paraId="5BA5959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CB4D8CB" w14:textId="77777777" w:rsidTr="00254E7A">
        <w:trPr>
          <w:trHeight w:val="288"/>
          <w:jc w:val="center"/>
        </w:trPr>
        <w:tc>
          <w:tcPr>
            <w:tcW w:w="1170" w:type="dxa"/>
          </w:tcPr>
          <w:p w14:paraId="72981514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a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79 </w:t>
            </w:r>
          </w:p>
        </w:tc>
        <w:tc>
          <w:tcPr>
            <w:tcW w:w="1987" w:type="dxa"/>
          </w:tcPr>
          <w:p w14:paraId="4F6D8F15" w14:textId="77777777" w:rsidR="00254E7A" w:rsidRPr="00B80781" w:rsidRDefault="00254E7A" w:rsidP="00254E7A">
            <w:pPr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∆</w:t>
            </w:r>
          </w:p>
        </w:tc>
        <w:tc>
          <w:tcPr>
            <w:tcW w:w="4133" w:type="dxa"/>
          </w:tcPr>
          <w:p w14:paraId="39170B5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a his3∆1 leu2∆0 met15∆0 ura3∆0 </w:t>
            </w:r>
            <w:proofErr w:type="spellStart"/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mr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P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vertAlign w:val="subscript"/>
              </w:rPr>
              <w:t>URA3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GFP/URA3 TRP::</w:t>
            </w:r>
            <w:proofErr w:type="spell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BrdU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Inc(TRP) bar1::LEU2 cac1::KANMX</w:t>
            </w:r>
          </w:p>
        </w:tc>
        <w:tc>
          <w:tcPr>
            <w:tcW w:w="2070" w:type="dxa"/>
          </w:tcPr>
          <w:p w14:paraId="441B0C5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9F95BB8" w14:textId="77777777" w:rsidTr="00254E7A">
        <w:trPr>
          <w:trHeight w:val="288"/>
          <w:jc w:val="center"/>
        </w:trPr>
        <w:tc>
          <w:tcPr>
            <w:tcW w:w="1170" w:type="dxa"/>
          </w:tcPr>
          <w:p w14:paraId="20EDBB44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a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89 </w:t>
            </w:r>
          </w:p>
        </w:tc>
        <w:tc>
          <w:tcPr>
            <w:tcW w:w="1987" w:type="dxa"/>
          </w:tcPr>
          <w:p w14:paraId="5B35D92C" w14:textId="77777777" w:rsidR="00254E7A" w:rsidRPr="00B80781" w:rsidRDefault="00254E7A" w:rsidP="00254E7A">
            <w:pPr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rtt106∆cac1∆</w:t>
            </w:r>
          </w:p>
        </w:tc>
        <w:tc>
          <w:tcPr>
            <w:tcW w:w="4133" w:type="dxa"/>
          </w:tcPr>
          <w:p w14:paraId="3BD9530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a his3∆1 leu2∆0 met15∆0 ura3∆0 </w:t>
            </w:r>
            <w:proofErr w:type="spellStart"/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mr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P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vertAlign w:val="subscript"/>
              </w:rPr>
              <w:t>URA3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GFP/URA3 TRP::</w:t>
            </w:r>
            <w:proofErr w:type="spell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BrdU</w:t>
            </w:r>
            <w:proofErr w:type="spell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-Inc(TRP) bar1::LEU2 rtt106::HIS3 cac1::KANMX</w:t>
            </w:r>
          </w:p>
        </w:tc>
        <w:tc>
          <w:tcPr>
            <w:tcW w:w="2070" w:type="dxa"/>
          </w:tcPr>
          <w:p w14:paraId="1B53693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F19342E" w14:textId="77777777" w:rsidTr="00254E7A">
        <w:trPr>
          <w:trHeight w:val="288"/>
          <w:jc w:val="center"/>
        </w:trPr>
        <w:tc>
          <w:tcPr>
            <w:tcW w:w="1170" w:type="dxa"/>
          </w:tcPr>
          <w:p w14:paraId="1E4086C6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3 </w:t>
            </w:r>
          </w:p>
        </w:tc>
        <w:tc>
          <w:tcPr>
            <w:tcW w:w="1987" w:type="dxa"/>
          </w:tcPr>
          <w:p w14:paraId="2C7F271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250C141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77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5B6BBC0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2E1D791" w14:textId="77777777" w:rsidTr="00254E7A">
        <w:trPr>
          <w:trHeight w:val="288"/>
          <w:jc w:val="center"/>
        </w:trPr>
        <w:tc>
          <w:tcPr>
            <w:tcW w:w="1170" w:type="dxa"/>
          </w:tcPr>
          <w:p w14:paraId="14F3A82C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4 </w:t>
            </w:r>
          </w:p>
        </w:tc>
        <w:tc>
          <w:tcPr>
            <w:tcW w:w="1987" w:type="dxa"/>
          </w:tcPr>
          <w:p w14:paraId="6287633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7EF54C6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177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K564E/K568E</w:t>
            </w:r>
          </w:p>
        </w:tc>
        <w:tc>
          <w:tcPr>
            <w:tcW w:w="2070" w:type="dxa"/>
          </w:tcPr>
          <w:p w14:paraId="23800F9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4A67263" w14:textId="77777777" w:rsidTr="00254E7A">
        <w:trPr>
          <w:trHeight w:val="288"/>
          <w:jc w:val="center"/>
        </w:trPr>
        <w:tc>
          <w:tcPr>
            <w:tcW w:w="1170" w:type="dxa"/>
          </w:tcPr>
          <w:p w14:paraId="2D177765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9 </w:t>
            </w:r>
          </w:p>
        </w:tc>
        <w:tc>
          <w:tcPr>
            <w:tcW w:w="1987" w:type="dxa"/>
          </w:tcPr>
          <w:p w14:paraId="784C2D7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1D7A166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es-ES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lang w:val="es-ES"/>
              </w:rPr>
              <w:t xml:space="preserve">RAY177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lang w:val="es-ES"/>
              </w:rPr>
              <w:t>CAC1 F233A/F234A/K564E/K568E</w:t>
            </w:r>
          </w:p>
        </w:tc>
        <w:tc>
          <w:tcPr>
            <w:tcW w:w="2070" w:type="dxa"/>
          </w:tcPr>
          <w:p w14:paraId="6FBA99A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69EF654" w14:textId="77777777" w:rsidTr="00254E7A">
        <w:trPr>
          <w:trHeight w:val="288"/>
          <w:jc w:val="center"/>
        </w:trPr>
        <w:tc>
          <w:tcPr>
            <w:tcW w:w="1170" w:type="dxa"/>
          </w:tcPr>
          <w:p w14:paraId="607F3992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5 </w:t>
            </w:r>
          </w:p>
        </w:tc>
        <w:tc>
          <w:tcPr>
            <w:tcW w:w="1987" w:type="dxa"/>
          </w:tcPr>
          <w:p w14:paraId="0BD08EA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∆KER</w:t>
            </w:r>
          </w:p>
        </w:tc>
        <w:tc>
          <w:tcPr>
            <w:tcW w:w="4133" w:type="dxa"/>
          </w:tcPr>
          <w:p w14:paraId="5AFE474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77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Δ136-225</w:t>
            </w:r>
          </w:p>
        </w:tc>
        <w:tc>
          <w:tcPr>
            <w:tcW w:w="2070" w:type="dxa"/>
          </w:tcPr>
          <w:p w14:paraId="6800829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27D883F" w14:textId="77777777" w:rsidTr="00254E7A">
        <w:trPr>
          <w:trHeight w:val="288"/>
          <w:jc w:val="center"/>
        </w:trPr>
        <w:tc>
          <w:tcPr>
            <w:tcW w:w="1170" w:type="dxa"/>
          </w:tcPr>
          <w:p w14:paraId="4B5CF10C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2 </w:t>
            </w:r>
          </w:p>
        </w:tc>
        <w:tc>
          <w:tcPr>
            <w:tcW w:w="1987" w:type="dxa"/>
          </w:tcPr>
          <w:p w14:paraId="47982F0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3450047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205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F233A/F234A</w:t>
            </w:r>
          </w:p>
        </w:tc>
        <w:tc>
          <w:tcPr>
            <w:tcW w:w="2070" w:type="dxa"/>
          </w:tcPr>
          <w:p w14:paraId="7CC73D0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3CFB741" w14:textId="77777777" w:rsidTr="00254E7A">
        <w:trPr>
          <w:trHeight w:val="288"/>
          <w:jc w:val="center"/>
        </w:trPr>
        <w:tc>
          <w:tcPr>
            <w:tcW w:w="1170" w:type="dxa"/>
          </w:tcPr>
          <w:p w14:paraId="24E083AC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6 </w:t>
            </w:r>
          </w:p>
        </w:tc>
        <w:tc>
          <w:tcPr>
            <w:tcW w:w="1987" w:type="dxa"/>
          </w:tcPr>
          <w:p w14:paraId="54282C7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243E869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5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0DBDC23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A0FAE34" w14:textId="77777777" w:rsidTr="00254E7A">
        <w:trPr>
          <w:trHeight w:val="288"/>
          <w:jc w:val="center"/>
        </w:trPr>
        <w:tc>
          <w:tcPr>
            <w:tcW w:w="1170" w:type="dxa"/>
          </w:tcPr>
          <w:p w14:paraId="12B61035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9 </w:t>
            </w:r>
          </w:p>
        </w:tc>
        <w:tc>
          <w:tcPr>
            <w:tcW w:w="1987" w:type="dxa"/>
          </w:tcPr>
          <w:p w14:paraId="6D9881B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∆middle-A</w:t>
            </w:r>
          </w:p>
        </w:tc>
        <w:tc>
          <w:tcPr>
            <w:tcW w:w="4133" w:type="dxa"/>
          </w:tcPr>
          <w:p w14:paraId="0EB4453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77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Δ155-204</w:t>
            </w:r>
          </w:p>
        </w:tc>
        <w:tc>
          <w:tcPr>
            <w:tcW w:w="2070" w:type="dxa"/>
          </w:tcPr>
          <w:p w14:paraId="34D0D1D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9490136" w14:textId="77777777" w:rsidTr="00254E7A">
        <w:trPr>
          <w:trHeight w:val="288"/>
          <w:jc w:val="center"/>
        </w:trPr>
        <w:tc>
          <w:tcPr>
            <w:tcW w:w="1170" w:type="dxa"/>
          </w:tcPr>
          <w:p w14:paraId="569ACD17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9 </w:t>
            </w:r>
          </w:p>
        </w:tc>
        <w:tc>
          <w:tcPr>
            <w:tcW w:w="1987" w:type="dxa"/>
          </w:tcPr>
          <w:p w14:paraId="0BBAE12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middle-A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1B5C109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9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35F5945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EE63559" w14:textId="77777777" w:rsidTr="00254E7A">
        <w:trPr>
          <w:trHeight w:val="288"/>
          <w:jc w:val="center"/>
        </w:trPr>
        <w:tc>
          <w:tcPr>
            <w:tcW w:w="1170" w:type="dxa"/>
          </w:tcPr>
          <w:p w14:paraId="70C03727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30 </w:t>
            </w:r>
          </w:p>
        </w:tc>
        <w:tc>
          <w:tcPr>
            <w:tcW w:w="1987" w:type="dxa"/>
          </w:tcPr>
          <w:p w14:paraId="1910B86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middle-A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317EE3D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9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6BF69CB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3588885" w14:textId="77777777" w:rsidTr="00254E7A">
        <w:trPr>
          <w:trHeight w:val="288"/>
          <w:jc w:val="center"/>
        </w:trPr>
        <w:tc>
          <w:tcPr>
            <w:tcW w:w="1170" w:type="dxa"/>
          </w:tcPr>
          <w:p w14:paraId="10998BB3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4 </w:t>
            </w:r>
          </w:p>
        </w:tc>
        <w:tc>
          <w:tcPr>
            <w:tcW w:w="1987" w:type="dxa"/>
          </w:tcPr>
          <w:p w14:paraId="6D9108F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2xKER</w:t>
            </w:r>
          </w:p>
        </w:tc>
        <w:tc>
          <w:tcPr>
            <w:tcW w:w="4133" w:type="dxa"/>
          </w:tcPr>
          <w:p w14:paraId="7011319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77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CAC1 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dup(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136-225)</w:t>
            </w:r>
          </w:p>
        </w:tc>
        <w:tc>
          <w:tcPr>
            <w:tcW w:w="2070" w:type="dxa"/>
          </w:tcPr>
          <w:p w14:paraId="5EA8232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B6D40A3" w14:textId="77777777" w:rsidTr="00254E7A">
        <w:trPr>
          <w:trHeight w:val="288"/>
          <w:jc w:val="center"/>
        </w:trPr>
        <w:tc>
          <w:tcPr>
            <w:tcW w:w="1170" w:type="dxa"/>
          </w:tcPr>
          <w:p w14:paraId="267A46DC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63 </w:t>
            </w:r>
          </w:p>
        </w:tc>
        <w:tc>
          <w:tcPr>
            <w:tcW w:w="1987" w:type="dxa"/>
          </w:tcPr>
          <w:p w14:paraId="3BFD392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2x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7C86F8E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4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61072D9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65EAAC3" w14:textId="77777777" w:rsidTr="00254E7A">
        <w:trPr>
          <w:trHeight w:val="288"/>
          <w:jc w:val="center"/>
        </w:trPr>
        <w:tc>
          <w:tcPr>
            <w:tcW w:w="1170" w:type="dxa"/>
          </w:tcPr>
          <w:p w14:paraId="5955A94B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6 </w:t>
            </w:r>
          </w:p>
        </w:tc>
        <w:tc>
          <w:tcPr>
            <w:tcW w:w="1987" w:type="dxa"/>
          </w:tcPr>
          <w:p w14:paraId="464C9AA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2x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03D5F4E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4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4220FB8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B1B4F6E" w14:textId="77777777" w:rsidTr="00254E7A">
        <w:trPr>
          <w:trHeight w:val="288"/>
          <w:jc w:val="center"/>
        </w:trPr>
        <w:tc>
          <w:tcPr>
            <w:tcW w:w="1170" w:type="dxa"/>
          </w:tcPr>
          <w:p w14:paraId="78C9B535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32 </w:t>
            </w:r>
          </w:p>
        </w:tc>
        <w:tc>
          <w:tcPr>
            <w:tcW w:w="1987" w:type="dxa"/>
          </w:tcPr>
          <w:p w14:paraId="6D399F3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yeast </w:t>
            </w:r>
            <w:proofErr w:type="gram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KER::</w:t>
            </w:r>
            <w:proofErr w:type="gram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human KER</w:t>
            </w:r>
          </w:p>
        </w:tc>
        <w:tc>
          <w:tcPr>
            <w:tcW w:w="4133" w:type="dxa"/>
          </w:tcPr>
          <w:p w14:paraId="569D459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77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136-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225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CHAF1A 331-441 </w:t>
            </w:r>
          </w:p>
        </w:tc>
        <w:tc>
          <w:tcPr>
            <w:tcW w:w="2070" w:type="dxa"/>
          </w:tcPr>
          <w:p w14:paraId="6A827DA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F851FF8" w14:textId="77777777" w:rsidTr="00254E7A">
        <w:trPr>
          <w:trHeight w:val="288"/>
          <w:jc w:val="center"/>
        </w:trPr>
        <w:tc>
          <w:tcPr>
            <w:tcW w:w="1170" w:type="dxa"/>
          </w:tcPr>
          <w:p w14:paraId="51C2E7AE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7 </w:t>
            </w:r>
          </w:p>
        </w:tc>
        <w:tc>
          <w:tcPr>
            <w:tcW w:w="1987" w:type="dxa"/>
          </w:tcPr>
          <w:p w14:paraId="3D3EEB4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yeast </w:t>
            </w:r>
            <w:proofErr w:type="gram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KER::</w:t>
            </w:r>
            <w:proofErr w:type="gram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uman 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31D5FB2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232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F233A/F234A</w:t>
            </w:r>
          </w:p>
        </w:tc>
        <w:tc>
          <w:tcPr>
            <w:tcW w:w="2070" w:type="dxa"/>
          </w:tcPr>
          <w:p w14:paraId="791115F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4442603" w14:textId="77777777" w:rsidTr="00254E7A">
        <w:trPr>
          <w:trHeight w:val="288"/>
          <w:jc w:val="center"/>
        </w:trPr>
        <w:tc>
          <w:tcPr>
            <w:tcW w:w="1170" w:type="dxa"/>
          </w:tcPr>
          <w:p w14:paraId="51282238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2 </w:t>
            </w:r>
          </w:p>
        </w:tc>
        <w:tc>
          <w:tcPr>
            <w:tcW w:w="1987" w:type="dxa"/>
          </w:tcPr>
          <w:p w14:paraId="0BB58FD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yeast </w:t>
            </w:r>
            <w:proofErr w:type="gram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KER::</w:t>
            </w:r>
            <w:proofErr w:type="gram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uman 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4F5D031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32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3E4CD2E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CB67E6E" w14:textId="77777777" w:rsidTr="00254E7A">
        <w:trPr>
          <w:trHeight w:val="288"/>
          <w:jc w:val="center"/>
        </w:trPr>
        <w:tc>
          <w:tcPr>
            <w:tcW w:w="1170" w:type="dxa"/>
          </w:tcPr>
          <w:p w14:paraId="6573141C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5 </w:t>
            </w:r>
          </w:p>
        </w:tc>
        <w:tc>
          <w:tcPr>
            <w:tcW w:w="1987" w:type="dxa"/>
          </w:tcPr>
          <w:p w14:paraId="0AD759E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∆225-226</w:t>
            </w:r>
          </w:p>
        </w:tc>
        <w:tc>
          <w:tcPr>
            <w:tcW w:w="4133" w:type="dxa"/>
          </w:tcPr>
          <w:p w14:paraId="02A0C3B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77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Δ225-226</w:t>
            </w:r>
          </w:p>
        </w:tc>
        <w:tc>
          <w:tcPr>
            <w:tcW w:w="2070" w:type="dxa"/>
          </w:tcPr>
          <w:p w14:paraId="6C802FC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26B5048" w14:textId="77777777" w:rsidTr="00254E7A">
        <w:trPr>
          <w:trHeight w:val="288"/>
          <w:jc w:val="center"/>
        </w:trPr>
        <w:tc>
          <w:tcPr>
            <w:tcW w:w="1170" w:type="dxa"/>
          </w:tcPr>
          <w:p w14:paraId="501CF9EF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38 </w:t>
            </w:r>
          </w:p>
        </w:tc>
        <w:tc>
          <w:tcPr>
            <w:tcW w:w="1987" w:type="dxa"/>
          </w:tcPr>
          <w:p w14:paraId="02AD139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225-226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44D5C34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5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23A/F234A</w:t>
            </w:r>
          </w:p>
        </w:tc>
        <w:tc>
          <w:tcPr>
            <w:tcW w:w="2070" w:type="dxa"/>
          </w:tcPr>
          <w:p w14:paraId="57B052F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7F2D52A" w14:textId="77777777" w:rsidTr="00254E7A">
        <w:trPr>
          <w:trHeight w:val="288"/>
          <w:jc w:val="center"/>
        </w:trPr>
        <w:tc>
          <w:tcPr>
            <w:tcW w:w="1170" w:type="dxa"/>
          </w:tcPr>
          <w:p w14:paraId="09F39461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0 </w:t>
            </w:r>
          </w:p>
        </w:tc>
        <w:tc>
          <w:tcPr>
            <w:tcW w:w="1987" w:type="dxa"/>
          </w:tcPr>
          <w:p w14:paraId="609005E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225-226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103E953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5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4BEFC20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2E44F62" w14:textId="77777777" w:rsidTr="00254E7A">
        <w:trPr>
          <w:trHeight w:val="288"/>
          <w:jc w:val="center"/>
        </w:trPr>
        <w:tc>
          <w:tcPr>
            <w:tcW w:w="1170" w:type="dxa"/>
          </w:tcPr>
          <w:p w14:paraId="49E89190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8 </w:t>
            </w:r>
          </w:p>
        </w:tc>
        <w:tc>
          <w:tcPr>
            <w:tcW w:w="1987" w:type="dxa"/>
          </w:tcPr>
          <w:p w14:paraId="7A250AF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∆145-149</w:t>
            </w:r>
          </w:p>
        </w:tc>
        <w:tc>
          <w:tcPr>
            <w:tcW w:w="4133" w:type="dxa"/>
          </w:tcPr>
          <w:p w14:paraId="7A2294C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177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Δ145-149</w:t>
            </w:r>
          </w:p>
        </w:tc>
        <w:tc>
          <w:tcPr>
            <w:tcW w:w="2070" w:type="dxa"/>
          </w:tcPr>
          <w:p w14:paraId="1BB2514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8069ED5" w14:textId="77777777" w:rsidTr="00254E7A">
        <w:trPr>
          <w:trHeight w:val="288"/>
          <w:jc w:val="center"/>
        </w:trPr>
        <w:tc>
          <w:tcPr>
            <w:tcW w:w="1170" w:type="dxa"/>
          </w:tcPr>
          <w:p w14:paraId="2BC6267D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9 </w:t>
            </w:r>
          </w:p>
        </w:tc>
        <w:tc>
          <w:tcPr>
            <w:tcW w:w="1987" w:type="dxa"/>
          </w:tcPr>
          <w:p w14:paraId="6BBF529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145-149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25D13CA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8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670FE66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DD6E88E" w14:textId="77777777" w:rsidTr="00254E7A">
        <w:trPr>
          <w:trHeight w:val="288"/>
          <w:jc w:val="center"/>
        </w:trPr>
        <w:tc>
          <w:tcPr>
            <w:tcW w:w="1170" w:type="dxa"/>
          </w:tcPr>
          <w:p w14:paraId="61085207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31 </w:t>
            </w:r>
          </w:p>
        </w:tc>
        <w:tc>
          <w:tcPr>
            <w:tcW w:w="1987" w:type="dxa"/>
          </w:tcPr>
          <w:p w14:paraId="173FD20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∆145-149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06691736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8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08AC1CB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34EC6D48" w14:textId="77777777" w:rsidTr="00254E7A">
        <w:trPr>
          <w:trHeight w:val="288"/>
          <w:jc w:val="center"/>
        </w:trPr>
        <w:tc>
          <w:tcPr>
            <w:tcW w:w="1170" w:type="dxa"/>
          </w:tcPr>
          <w:p w14:paraId="48A47962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1 </w:t>
            </w:r>
          </w:p>
        </w:tc>
        <w:tc>
          <w:tcPr>
            <w:tcW w:w="1987" w:type="dxa"/>
          </w:tcPr>
          <w:p w14:paraId="68D190B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-FLAG</w:t>
            </w:r>
          </w:p>
        </w:tc>
        <w:tc>
          <w:tcPr>
            <w:tcW w:w="4133" w:type="dxa"/>
          </w:tcPr>
          <w:p w14:paraId="4AA9E72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Mat a ade2-1 leu2-2,112 his3-11,15 trp1 ura3-1 can1-100 rtt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106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IS3 CAC1-3xFLAG</w:t>
            </w:r>
          </w:p>
        </w:tc>
        <w:tc>
          <w:tcPr>
            <w:tcW w:w="2070" w:type="dxa"/>
          </w:tcPr>
          <w:p w14:paraId="73162DE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5DB7BF1" w14:textId="77777777" w:rsidTr="00254E7A">
        <w:trPr>
          <w:trHeight w:val="288"/>
          <w:jc w:val="center"/>
        </w:trPr>
        <w:tc>
          <w:tcPr>
            <w:tcW w:w="1170" w:type="dxa"/>
          </w:tcPr>
          <w:p w14:paraId="6D2945FC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5 </w:t>
            </w:r>
          </w:p>
        </w:tc>
        <w:tc>
          <w:tcPr>
            <w:tcW w:w="1987" w:type="dxa"/>
          </w:tcPr>
          <w:p w14:paraId="636EC4C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2B80571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759AFCA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8786F54" w14:textId="77777777" w:rsidTr="00254E7A">
        <w:trPr>
          <w:trHeight w:val="288"/>
          <w:jc w:val="center"/>
        </w:trPr>
        <w:tc>
          <w:tcPr>
            <w:tcW w:w="1170" w:type="dxa"/>
          </w:tcPr>
          <w:p w14:paraId="602EAE55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lastRenderedPageBreak/>
              <w:t xml:space="preserve">RAY196 </w:t>
            </w:r>
          </w:p>
        </w:tc>
        <w:tc>
          <w:tcPr>
            <w:tcW w:w="1987" w:type="dxa"/>
          </w:tcPr>
          <w:p w14:paraId="79E2CE4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0D10DDC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5B19D11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1145E33" w14:textId="77777777" w:rsidTr="00254E7A">
        <w:trPr>
          <w:trHeight w:val="288"/>
          <w:jc w:val="center"/>
        </w:trPr>
        <w:tc>
          <w:tcPr>
            <w:tcW w:w="1170" w:type="dxa"/>
          </w:tcPr>
          <w:p w14:paraId="0F538D8F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7 </w:t>
            </w:r>
          </w:p>
        </w:tc>
        <w:tc>
          <w:tcPr>
            <w:tcW w:w="1987" w:type="dxa"/>
          </w:tcPr>
          <w:p w14:paraId="136A689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743B20D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es-ES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lang w:val="es-ES"/>
              </w:rPr>
              <w:t xml:space="preserve">RAY19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lang w:val="es-ES"/>
              </w:rPr>
              <w:t>CAC1 F233A/F234A/K564E/K568E</w:t>
            </w:r>
          </w:p>
        </w:tc>
        <w:tc>
          <w:tcPr>
            <w:tcW w:w="2070" w:type="dxa"/>
          </w:tcPr>
          <w:p w14:paraId="1B6732C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080C895" w14:textId="77777777" w:rsidTr="00254E7A">
        <w:trPr>
          <w:trHeight w:val="288"/>
          <w:jc w:val="center"/>
        </w:trPr>
        <w:tc>
          <w:tcPr>
            <w:tcW w:w="1170" w:type="dxa"/>
          </w:tcPr>
          <w:p w14:paraId="656EBD2A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3 </w:t>
            </w:r>
          </w:p>
        </w:tc>
        <w:tc>
          <w:tcPr>
            <w:tcW w:w="1987" w:type="dxa"/>
          </w:tcPr>
          <w:p w14:paraId="645BF10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-FLAG ∆KER</w:t>
            </w:r>
          </w:p>
        </w:tc>
        <w:tc>
          <w:tcPr>
            <w:tcW w:w="4133" w:type="dxa"/>
          </w:tcPr>
          <w:p w14:paraId="3639EA7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Δ136-225</w:t>
            </w:r>
          </w:p>
        </w:tc>
        <w:tc>
          <w:tcPr>
            <w:tcW w:w="2070" w:type="dxa"/>
          </w:tcPr>
          <w:p w14:paraId="66E5948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877C7F0" w14:textId="77777777" w:rsidTr="00254E7A">
        <w:trPr>
          <w:trHeight w:val="288"/>
          <w:jc w:val="center"/>
        </w:trPr>
        <w:tc>
          <w:tcPr>
            <w:tcW w:w="1170" w:type="dxa"/>
          </w:tcPr>
          <w:p w14:paraId="379BAA10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4 </w:t>
            </w:r>
          </w:p>
        </w:tc>
        <w:tc>
          <w:tcPr>
            <w:tcW w:w="1987" w:type="dxa"/>
          </w:tcPr>
          <w:p w14:paraId="69D7E88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∆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1B0140A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214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F233A/F234A</w:t>
            </w:r>
          </w:p>
        </w:tc>
        <w:tc>
          <w:tcPr>
            <w:tcW w:w="2070" w:type="dxa"/>
          </w:tcPr>
          <w:p w14:paraId="1A1A92A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90D6A13" w14:textId="77777777" w:rsidTr="00254E7A">
        <w:trPr>
          <w:trHeight w:val="288"/>
          <w:jc w:val="center"/>
        </w:trPr>
        <w:tc>
          <w:tcPr>
            <w:tcW w:w="1170" w:type="dxa"/>
          </w:tcPr>
          <w:p w14:paraId="763E046C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07 </w:t>
            </w:r>
          </w:p>
        </w:tc>
        <w:tc>
          <w:tcPr>
            <w:tcW w:w="1987" w:type="dxa"/>
          </w:tcPr>
          <w:p w14:paraId="443C92F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∆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62DE6DE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4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0A2A6FB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3F3E3F43" w14:textId="77777777" w:rsidTr="00254E7A">
        <w:trPr>
          <w:trHeight w:val="288"/>
          <w:jc w:val="center"/>
        </w:trPr>
        <w:tc>
          <w:tcPr>
            <w:tcW w:w="1170" w:type="dxa"/>
          </w:tcPr>
          <w:p w14:paraId="32AB0829" w14:textId="77777777" w:rsidR="00254E7A" w:rsidRPr="00B80781" w:rsidRDefault="00254E7A" w:rsidP="00254E7A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0 </w:t>
            </w:r>
          </w:p>
        </w:tc>
        <w:tc>
          <w:tcPr>
            <w:tcW w:w="1987" w:type="dxa"/>
          </w:tcPr>
          <w:p w14:paraId="6664DBA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Δmiddle</w:t>
            </w:r>
            <w:proofErr w:type="spell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-A</w:t>
            </w:r>
          </w:p>
        </w:tc>
        <w:tc>
          <w:tcPr>
            <w:tcW w:w="4133" w:type="dxa"/>
          </w:tcPr>
          <w:p w14:paraId="464B1F1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Δ155-204</w:t>
            </w:r>
          </w:p>
        </w:tc>
        <w:tc>
          <w:tcPr>
            <w:tcW w:w="2070" w:type="dxa"/>
          </w:tcPr>
          <w:p w14:paraId="4AF54AA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BD88673" w14:textId="77777777" w:rsidTr="00254E7A">
        <w:trPr>
          <w:trHeight w:val="288"/>
          <w:jc w:val="center"/>
        </w:trPr>
        <w:tc>
          <w:tcPr>
            <w:tcW w:w="1170" w:type="dxa"/>
          </w:tcPr>
          <w:p w14:paraId="520DCF9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0 </w:t>
            </w:r>
          </w:p>
        </w:tc>
        <w:tc>
          <w:tcPr>
            <w:tcW w:w="1987" w:type="dxa"/>
          </w:tcPr>
          <w:p w14:paraId="76E0F2E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∆middle-A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2ED339B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0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785B264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7D41B89" w14:textId="77777777" w:rsidTr="00254E7A">
        <w:trPr>
          <w:trHeight w:val="288"/>
          <w:jc w:val="center"/>
        </w:trPr>
        <w:tc>
          <w:tcPr>
            <w:tcW w:w="1170" w:type="dxa"/>
          </w:tcPr>
          <w:p w14:paraId="1CAAD20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4 </w:t>
            </w:r>
          </w:p>
        </w:tc>
        <w:tc>
          <w:tcPr>
            <w:tcW w:w="1987" w:type="dxa"/>
          </w:tcPr>
          <w:p w14:paraId="60473D3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∆middle-A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280534F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0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6ACCA49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969DB79" w14:textId="77777777" w:rsidTr="00254E7A">
        <w:trPr>
          <w:trHeight w:val="288"/>
          <w:jc w:val="center"/>
        </w:trPr>
        <w:tc>
          <w:tcPr>
            <w:tcW w:w="1170" w:type="dxa"/>
          </w:tcPr>
          <w:p w14:paraId="2F31446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4 </w:t>
            </w:r>
          </w:p>
        </w:tc>
        <w:tc>
          <w:tcPr>
            <w:tcW w:w="1987" w:type="dxa"/>
          </w:tcPr>
          <w:p w14:paraId="1019803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-FLAG 2xKER</w:t>
            </w:r>
          </w:p>
        </w:tc>
        <w:tc>
          <w:tcPr>
            <w:tcW w:w="4133" w:type="dxa"/>
          </w:tcPr>
          <w:p w14:paraId="3D58167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CAC1 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dup(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136-225)</w:t>
            </w:r>
          </w:p>
        </w:tc>
        <w:tc>
          <w:tcPr>
            <w:tcW w:w="2070" w:type="dxa"/>
          </w:tcPr>
          <w:p w14:paraId="7763C42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38C3982" w14:textId="77777777" w:rsidTr="00254E7A">
        <w:trPr>
          <w:trHeight w:val="288"/>
          <w:jc w:val="center"/>
        </w:trPr>
        <w:tc>
          <w:tcPr>
            <w:tcW w:w="1170" w:type="dxa"/>
          </w:tcPr>
          <w:p w14:paraId="7D1584C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5 </w:t>
            </w:r>
          </w:p>
        </w:tc>
        <w:tc>
          <w:tcPr>
            <w:tcW w:w="1987" w:type="dxa"/>
          </w:tcPr>
          <w:p w14:paraId="3D94902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2x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076A0BF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4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0A59011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93FAE2C" w14:textId="77777777" w:rsidTr="00254E7A">
        <w:trPr>
          <w:trHeight w:val="288"/>
          <w:jc w:val="center"/>
        </w:trPr>
        <w:tc>
          <w:tcPr>
            <w:tcW w:w="1170" w:type="dxa"/>
          </w:tcPr>
          <w:p w14:paraId="0586FBC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61 </w:t>
            </w:r>
          </w:p>
        </w:tc>
        <w:tc>
          <w:tcPr>
            <w:tcW w:w="1987" w:type="dxa"/>
          </w:tcPr>
          <w:p w14:paraId="2674F88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2x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7070001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4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13C0DF3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AEC0B14" w14:textId="77777777" w:rsidTr="00254E7A">
        <w:trPr>
          <w:trHeight w:val="288"/>
          <w:jc w:val="center"/>
        </w:trPr>
        <w:tc>
          <w:tcPr>
            <w:tcW w:w="1170" w:type="dxa"/>
          </w:tcPr>
          <w:p w14:paraId="4B09B77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62 </w:t>
            </w:r>
          </w:p>
        </w:tc>
        <w:tc>
          <w:tcPr>
            <w:tcW w:w="1987" w:type="dxa"/>
          </w:tcPr>
          <w:p w14:paraId="4ED0E04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yeast </w:t>
            </w:r>
            <w:proofErr w:type="gram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KER::</w:t>
            </w:r>
            <w:proofErr w:type="gram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human KER</w:t>
            </w:r>
          </w:p>
        </w:tc>
        <w:tc>
          <w:tcPr>
            <w:tcW w:w="4133" w:type="dxa"/>
          </w:tcPr>
          <w:p w14:paraId="3E398BB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136-</w:t>
            </w:r>
            <w:proofErr w:type="gramStart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225::</w:t>
            </w:r>
            <w:proofErr w:type="gramEnd"/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CHAF1A 331-441 </w:t>
            </w:r>
          </w:p>
        </w:tc>
        <w:tc>
          <w:tcPr>
            <w:tcW w:w="2070" w:type="dxa"/>
          </w:tcPr>
          <w:p w14:paraId="40B0D51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33D7E10" w14:textId="77777777" w:rsidTr="00254E7A">
        <w:trPr>
          <w:trHeight w:val="288"/>
          <w:jc w:val="center"/>
        </w:trPr>
        <w:tc>
          <w:tcPr>
            <w:tcW w:w="1170" w:type="dxa"/>
          </w:tcPr>
          <w:p w14:paraId="2C71E6C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60 </w:t>
            </w:r>
          </w:p>
        </w:tc>
        <w:tc>
          <w:tcPr>
            <w:tcW w:w="1987" w:type="dxa"/>
          </w:tcPr>
          <w:p w14:paraId="28AFBC2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yeast </w:t>
            </w:r>
            <w:proofErr w:type="gram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KER::</w:t>
            </w:r>
            <w:proofErr w:type="gram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uman 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78D13BA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262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F233A/F234A</w:t>
            </w:r>
          </w:p>
        </w:tc>
        <w:tc>
          <w:tcPr>
            <w:tcW w:w="2070" w:type="dxa"/>
          </w:tcPr>
          <w:p w14:paraId="0DE9F3E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EB66F1D" w14:textId="77777777" w:rsidTr="00254E7A">
        <w:trPr>
          <w:trHeight w:val="288"/>
          <w:jc w:val="center"/>
        </w:trPr>
        <w:tc>
          <w:tcPr>
            <w:tcW w:w="1170" w:type="dxa"/>
          </w:tcPr>
          <w:p w14:paraId="491A13A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3 </w:t>
            </w:r>
          </w:p>
        </w:tc>
        <w:tc>
          <w:tcPr>
            <w:tcW w:w="1987" w:type="dxa"/>
          </w:tcPr>
          <w:p w14:paraId="0871312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yeast </w:t>
            </w:r>
            <w:proofErr w:type="gram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KER::</w:t>
            </w:r>
            <w:proofErr w:type="gramEnd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uman KER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7977A18C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62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7D7D65C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7E30B664" w14:textId="77777777" w:rsidTr="00254E7A">
        <w:trPr>
          <w:trHeight w:val="288"/>
          <w:jc w:val="center"/>
        </w:trPr>
        <w:tc>
          <w:tcPr>
            <w:tcW w:w="1170" w:type="dxa"/>
          </w:tcPr>
          <w:p w14:paraId="47D1940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9 </w:t>
            </w:r>
          </w:p>
        </w:tc>
        <w:tc>
          <w:tcPr>
            <w:tcW w:w="1987" w:type="dxa"/>
          </w:tcPr>
          <w:p w14:paraId="4E29EC3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-FLAG ∆225-226</w:t>
            </w:r>
          </w:p>
        </w:tc>
        <w:tc>
          <w:tcPr>
            <w:tcW w:w="4133" w:type="dxa"/>
          </w:tcPr>
          <w:p w14:paraId="395737D2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19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Δ225-226</w:t>
            </w:r>
          </w:p>
        </w:tc>
        <w:tc>
          <w:tcPr>
            <w:tcW w:w="2070" w:type="dxa"/>
          </w:tcPr>
          <w:p w14:paraId="62053E37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4A461F4" w14:textId="77777777" w:rsidTr="00254E7A">
        <w:trPr>
          <w:trHeight w:val="288"/>
          <w:jc w:val="center"/>
        </w:trPr>
        <w:tc>
          <w:tcPr>
            <w:tcW w:w="1170" w:type="dxa"/>
          </w:tcPr>
          <w:p w14:paraId="2DD2288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8 </w:t>
            </w:r>
          </w:p>
        </w:tc>
        <w:tc>
          <w:tcPr>
            <w:tcW w:w="1987" w:type="dxa"/>
          </w:tcPr>
          <w:p w14:paraId="726A2D0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∆225-226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6E4EE2F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8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23A/F234A</w:t>
            </w:r>
          </w:p>
        </w:tc>
        <w:tc>
          <w:tcPr>
            <w:tcW w:w="2070" w:type="dxa"/>
          </w:tcPr>
          <w:p w14:paraId="63656A1A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E6F3E8F" w14:textId="77777777" w:rsidTr="00254E7A">
        <w:trPr>
          <w:trHeight w:val="288"/>
          <w:jc w:val="center"/>
        </w:trPr>
        <w:tc>
          <w:tcPr>
            <w:tcW w:w="1170" w:type="dxa"/>
          </w:tcPr>
          <w:p w14:paraId="714EA6C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49 </w:t>
            </w:r>
          </w:p>
        </w:tc>
        <w:tc>
          <w:tcPr>
            <w:tcW w:w="1987" w:type="dxa"/>
          </w:tcPr>
          <w:p w14:paraId="71620C84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∆225-226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5987228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29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3043A72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6773451" w14:textId="77777777" w:rsidTr="00254E7A">
        <w:trPr>
          <w:trHeight w:val="288"/>
          <w:jc w:val="center"/>
        </w:trPr>
        <w:tc>
          <w:tcPr>
            <w:tcW w:w="1170" w:type="dxa"/>
          </w:tcPr>
          <w:p w14:paraId="7CBFB5CF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5 </w:t>
            </w:r>
          </w:p>
        </w:tc>
        <w:tc>
          <w:tcPr>
            <w:tcW w:w="1987" w:type="dxa"/>
          </w:tcPr>
          <w:p w14:paraId="61AEB970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CAC1-FLAG ∆145-149</w:t>
            </w:r>
          </w:p>
        </w:tc>
        <w:tc>
          <w:tcPr>
            <w:tcW w:w="4133" w:type="dxa"/>
          </w:tcPr>
          <w:p w14:paraId="070CE59E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RAY191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Δ145-149</w:t>
            </w:r>
          </w:p>
        </w:tc>
        <w:tc>
          <w:tcPr>
            <w:tcW w:w="2070" w:type="dxa"/>
          </w:tcPr>
          <w:p w14:paraId="14D18F6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6838205" w14:textId="77777777" w:rsidTr="00254E7A">
        <w:trPr>
          <w:trHeight w:val="288"/>
          <w:jc w:val="center"/>
        </w:trPr>
        <w:tc>
          <w:tcPr>
            <w:tcW w:w="1170" w:type="dxa"/>
          </w:tcPr>
          <w:p w14:paraId="661ECF5B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1 </w:t>
            </w:r>
          </w:p>
        </w:tc>
        <w:tc>
          <w:tcPr>
            <w:tcW w:w="1987" w:type="dxa"/>
          </w:tcPr>
          <w:p w14:paraId="4705BE4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∆145-149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PIP</w:t>
            </w:r>
            <w:proofErr w:type="spellEnd"/>
          </w:p>
        </w:tc>
        <w:tc>
          <w:tcPr>
            <w:tcW w:w="4133" w:type="dxa"/>
          </w:tcPr>
          <w:p w14:paraId="4261C365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F233A/F234A</w:t>
            </w:r>
          </w:p>
        </w:tc>
        <w:tc>
          <w:tcPr>
            <w:tcW w:w="2070" w:type="dxa"/>
          </w:tcPr>
          <w:p w14:paraId="3B91E178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BAACD42" w14:textId="77777777" w:rsidTr="003B108F">
        <w:trPr>
          <w:trHeight w:val="288"/>
          <w:jc w:val="center"/>
        </w:trPr>
        <w:tc>
          <w:tcPr>
            <w:tcW w:w="1170" w:type="dxa"/>
          </w:tcPr>
          <w:p w14:paraId="5E1FFA51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17 </w:t>
            </w:r>
          </w:p>
        </w:tc>
        <w:tc>
          <w:tcPr>
            <w:tcW w:w="1987" w:type="dxa"/>
          </w:tcPr>
          <w:p w14:paraId="0BD2E2F9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AC1-FLAG ∆145-149 + </w:t>
            </w:r>
            <w:proofErr w:type="spellStart"/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mWHD</w:t>
            </w:r>
            <w:proofErr w:type="spellEnd"/>
          </w:p>
        </w:tc>
        <w:tc>
          <w:tcPr>
            <w:tcW w:w="4133" w:type="dxa"/>
          </w:tcPr>
          <w:p w14:paraId="345A335D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AY251 </w:t>
            </w:r>
            <w:r w:rsidRPr="00B80781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CAC1 K564E/K568E</w:t>
            </w:r>
          </w:p>
        </w:tc>
        <w:tc>
          <w:tcPr>
            <w:tcW w:w="2070" w:type="dxa"/>
          </w:tcPr>
          <w:p w14:paraId="03714683" w14:textId="77777777" w:rsidR="00254E7A" w:rsidRPr="00B80781" w:rsidRDefault="00254E7A" w:rsidP="00254E7A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6E9ACA8" w14:textId="77777777" w:rsidTr="003B108F">
        <w:trPr>
          <w:trHeight w:val="288"/>
          <w:jc w:val="center"/>
        </w:trPr>
        <w:tc>
          <w:tcPr>
            <w:tcW w:w="1170" w:type="dxa"/>
          </w:tcPr>
          <w:p w14:paraId="3FBB001B" w14:textId="78EC1949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lastRenderedPageBreak/>
              <w:t>YDS12</w:t>
            </w:r>
          </w:p>
        </w:tc>
        <w:tc>
          <w:tcPr>
            <w:tcW w:w="1987" w:type="dxa"/>
          </w:tcPr>
          <w:p w14:paraId="03FFD5B1" w14:textId="14930E0B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etO7-CDC9</w:t>
            </w:r>
          </w:p>
        </w:tc>
        <w:tc>
          <w:tcPr>
            <w:tcW w:w="4133" w:type="dxa"/>
          </w:tcPr>
          <w:p w14:paraId="08B59E87" w14:textId="688E6DAC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</w:t>
            </w:r>
            <w:r w:rsidRPr="00B80781">
              <w:rPr>
                <w:rFonts w:ascii="Cambria Math" w:eastAsia="Times New Roman" w:hAnsi="Cambria Math" w:cs="Arial"/>
                <w:i/>
                <w:iCs/>
                <w:color w:val="000000" w:themeColor="text1"/>
                <w:sz w:val="22"/>
                <w:szCs w:val="22"/>
              </w:rPr>
              <w:t xml:space="preserve">⍺ 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ade2-1 </w:t>
            </w:r>
            <w:proofErr w:type="spell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trp</w:t>
            </w:r>
            <w:proofErr w:type="spell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1-1 cac1-100 leu2-3,112 his3-11,15 ura3-1 cdc</w:t>
            </w:r>
            <w:proofErr w:type="gram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9::</w:t>
            </w:r>
            <w:proofErr w:type="gram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tetO7-CDC9 cmv-Laci-NAT</w:t>
            </w:r>
          </w:p>
        </w:tc>
        <w:tc>
          <w:tcPr>
            <w:tcW w:w="2070" w:type="dxa"/>
          </w:tcPr>
          <w:p w14:paraId="3A8F4F80" w14:textId="5DC2F9EF" w:rsidR="003B108F" w:rsidRPr="00B80781" w:rsidRDefault="00A850A8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  <w:u w:val="single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u w:val="single"/>
              </w:rPr>
              <w:fldChar w:fldCharType="begin"/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u w:val="single"/>
              </w:rPr>
              <w:instrText xml:space="preserve"> ADDIN EN.CITE &lt;EndNote&gt;&lt;Cite&gt;&lt;Author&gt;Yeung&lt;/Author&gt;&lt;Year&gt;2020&lt;/Year&gt;&lt;RecNum&gt;1846&lt;/RecNum&gt;&lt;DisplayText&gt;(Yeung and Smith, 2020)&lt;/DisplayText&gt;&lt;record&gt;&lt;rec-number&gt;1846&lt;/rec-number&gt;&lt;foreign-keys&gt;&lt;key app="EN" db-id="2ezzfsvf0wvv92erwtopfrv4xasref5tdrtz" timestamp="1683656701"&gt;1846&lt;/key&gt;&lt;/foreign-keys&gt;&lt;ref-type name="Journal Article"&gt;17&lt;/ref-type&gt;&lt;contributors&gt;&lt;authors&gt;&lt;author&gt;Yeung, Rani&lt;/author&gt;&lt;author&gt;Smith, Duncan J.&lt;/author&gt;&lt;/authors&gt;&lt;/contributors&gt;&lt;titles&gt;&lt;title&gt;Determinants of Replication-Fork Pausing at tRNA Genes in Saccharomyces cerevisiae&lt;/title&gt;&lt;secondary-title&gt;Genetics&lt;/secondary-title&gt;&lt;/titles&gt;&lt;periodical&gt;&lt;full-title&gt;Genetics&lt;/full-title&gt;&lt;abbr-1&gt;Genetics&lt;/abbr-1&gt;&lt;abbr-2&gt;Genetics&lt;/abbr-2&gt;&lt;/periodical&gt;&lt;pages&gt;825-838&lt;/pages&gt;&lt;volume&gt;214&lt;/volume&gt;&lt;number&gt;4&lt;/number&gt;&lt;dates&gt;&lt;year&gt;2020&lt;/year&gt;&lt;/dates&gt;&lt;isbn&gt;1943-2631&lt;/isbn&gt;&lt;urls&gt;&lt;related-urls&gt;&lt;url&gt;https://doi.org/10.1534/genetics.120.303092&lt;/url&gt;&lt;/related-urls&gt;&lt;/urls&gt;&lt;electronic-resource-num&gt;10.1534/genetics.120.303092&lt;/electronic-resource-num&gt;&lt;access-date&gt;5/9/2023&lt;/access-date&gt;&lt;/record&gt;&lt;/Cite&gt;&lt;/EndNote&gt;</w:instrTex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u w:val="single"/>
              </w:rPr>
              <w:fldChar w:fldCharType="separate"/>
            </w:r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  <w:u w:val="single"/>
              </w:rPr>
              <w:t>(</w:t>
            </w:r>
            <w:hyperlink w:anchor="_ENREF_64" w:tooltip="Yeung, 2020 #1846" w:history="1">
              <w:r w:rsidRPr="00B80781">
                <w:rPr>
                  <w:rStyle w:val="Hyperlink"/>
                  <w:color w:val="000000" w:themeColor="text1"/>
                </w:rPr>
                <w:t>Yeung and Smith, 2020</w:t>
              </w:r>
            </w:hyperlink>
            <w:r w:rsidRPr="00B80781">
              <w:rPr>
                <w:rFonts w:ascii="Arial" w:hAnsi="Arial" w:cs="Arial"/>
                <w:noProof/>
                <w:color w:val="000000" w:themeColor="text1"/>
                <w:sz w:val="22"/>
                <w:szCs w:val="22"/>
                <w:u w:val="single"/>
              </w:rPr>
              <w:t>)</w:t>
            </w: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  <w:u w:val="single"/>
              </w:rPr>
              <w:fldChar w:fldCharType="end"/>
            </w:r>
          </w:p>
        </w:tc>
      </w:tr>
      <w:tr w:rsidR="00B80781" w:rsidRPr="00B80781" w14:paraId="74146E9B" w14:textId="77777777" w:rsidTr="003B108F">
        <w:trPr>
          <w:trHeight w:val="288"/>
          <w:jc w:val="center"/>
        </w:trPr>
        <w:tc>
          <w:tcPr>
            <w:tcW w:w="1170" w:type="dxa"/>
          </w:tcPr>
          <w:p w14:paraId="320A44CD" w14:textId="79FB9B08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1</w:t>
            </w:r>
          </w:p>
        </w:tc>
        <w:tc>
          <w:tcPr>
            <w:tcW w:w="1987" w:type="dxa"/>
          </w:tcPr>
          <w:p w14:paraId="4EFE4796" w14:textId="447769AF" w:rsidR="003B108F" w:rsidRPr="00B80781" w:rsidRDefault="003B108F" w:rsidP="003B108F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etO7-CDC9</w:t>
            </w:r>
          </w:p>
        </w:tc>
        <w:tc>
          <w:tcPr>
            <w:tcW w:w="4133" w:type="dxa"/>
          </w:tcPr>
          <w:p w14:paraId="0C0D1A8A" w14:textId="341E2814" w:rsidR="003B108F" w:rsidRPr="00B80781" w:rsidRDefault="003B108F" w:rsidP="003B108F">
            <w:pPr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a ade2-1 </w:t>
            </w:r>
            <w:proofErr w:type="spell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trp</w:t>
            </w:r>
            <w:proofErr w:type="spell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1-1 cac1-100 leu2-3,112 his3-11,15 ura3-1 cdc</w:t>
            </w:r>
            <w:proofErr w:type="gram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9::</w:t>
            </w:r>
            <w:proofErr w:type="gram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tetO7-CDC9 </w:t>
            </w:r>
            <w:proofErr w:type="spell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cmv_Laci</w:t>
            </w:r>
            <w:proofErr w:type="spell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-NAT</w:t>
            </w:r>
          </w:p>
        </w:tc>
        <w:tc>
          <w:tcPr>
            <w:tcW w:w="2070" w:type="dxa"/>
          </w:tcPr>
          <w:p w14:paraId="6DBFD9D3" w14:textId="19DCB0FC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047E0924" w14:textId="77777777" w:rsidTr="003B108F">
        <w:trPr>
          <w:trHeight w:val="288"/>
          <w:jc w:val="center"/>
        </w:trPr>
        <w:tc>
          <w:tcPr>
            <w:tcW w:w="1170" w:type="dxa"/>
          </w:tcPr>
          <w:p w14:paraId="52A366F7" w14:textId="4434B96E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2</w:t>
            </w:r>
          </w:p>
        </w:tc>
        <w:tc>
          <w:tcPr>
            <w:tcW w:w="1987" w:type="dxa"/>
          </w:tcPr>
          <w:p w14:paraId="61B1F8C1" w14:textId="35BA9C09" w:rsidR="003B108F" w:rsidRPr="00B80781" w:rsidRDefault="003B108F" w:rsidP="003B108F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tetO7-CDC9 + 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rtt106Δ</w:t>
            </w:r>
          </w:p>
        </w:tc>
        <w:tc>
          <w:tcPr>
            <w:tcW w:w="4133" w:type="dxa"/>
          </w:tcPr>
          <w:p w14:paraId="03A0FAF4" w14:textId="5300CE66" w:rsidR="003B108F" w:rsidRPr="00B80781" w:rsidRDefault="003B108F" w:rsidP="003B108F">
            <w:pPr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a ade2-1 </w:t>
            </w:r>
            <w:proofErr w:type="spell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trp</w:t>
            </w:r>
            <w:proofErr w:type="spell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1-1 cac1-100 leu2-3,112 his3-11,15 ura3-1 cdc</w:t>
            </w:r>
            <w:proofErr w:type="gram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9::</w:t>
            </w:r>
            <w:proofErr w:type="gram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tetO7-CDC9 </w:t>
            </w:r>
            <w:proofErr w:type="spell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cmv_Laci</w:t>
            </w:r>
            <w:proofErr w:type="spell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-NAT rtt106::HIS</w:t>
            </w:r>
          </w:p>
        </w:tc>
        <w:tc>
          <w:tcPr>
            <w:tcW w:w="2070" w:type="dxa"/>
          </w:tcPr>
          <w:p w14:paraId="51C81943" w14:textId="534F76B0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3B398F64" w14:textId="77777777" w:rsidTr="003B108F">
        <w:trPr>
          <w:trHeight w:val="288"/>
          <w:jc w:val="center"/>
        </w:trPr>
        <w:tc>
          <w:tcPr>
            <w:tcW w:w="1170" w:type="dxa"/>
          </w:tcPr>
          <w:p w14:paraId="4D5C516C" w14:textId="48B0B15C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3</w:t>
            </w:r>
          </w:p>
        </w:tc>
        <w:tc>
          <w:tcPr>
            <w:tcW w:w="1987" w:type="dxa"/>
          </w:tcPr>
          <w:p w14:paraId="69AC86DB" w14:textId="3D90E7A5" w:rsidR="003B108F" w:rsidRPr="00B80781" w:rsidRDefault="003B108F" w:rsidP="003B108F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tetO7-CDC9 + 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cac1Δ</w:t>
            </w:r>
          </w:p>
        </w:tc>
        <w:tc>
          <w:tcPr>
            <w:tcW w:w="4133" w:type="dxa"/>
          </w:tcPr>
          <w:p w14:paraId="1ABE6B9C" w14:textId="7B137AE2" w:rsidR="003B108F" w:rsidRPr="00B80781" w:rsidRDefault="003B108F" w:rsidP="003B108F">
            <w:pPr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a ade2-1 </w:t>
            </w:r>
            <w:proofErr w:type="spell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trp</w:t>
            </w:r>
            <w:proofErr w:type="spell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1-1 cac1-100 leu2-3,112 his3-11,15 ura3-1 cdc</w:t>
            </w:r>
            <w:proofErr w:type="gram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9::</w:t>
            </w:r>
            <w:proofErr w:type="gram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tetO7-CDC9 </w:t>
            </w:r>
            <w:proofErr w:type="spell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cmv_Laci</w:t>
            </w:r>
            <w:proofErr w:type="spell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-NAT cac1::KAN</w:t>
            </w:r>
          </w:p>
        </w:tc>
        <w:tc>
          <w:tcPr>
            <w:tcW w:w="2070" w:type="dxa"/>
          </w:tcPr>
          <w:p w14:paraId="1632F04E" w14:textId="18A7F402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6B19BAFA" w14:textId="77777777" w:rsidTr="003B108F">
        <w:trPr>
          <w:trHeight w:val="288"/>
          <w:jc w:val="center"/>
        </w:trPr>
        <w:tc>
          <w:tcPr>
            <w:tcW w:w="1170" w:type="dxa"/>
          </w:tcPr>
          <w:p w14:paraId="566B1757" w14:textId="2B8BA512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4</w:t>
            </w:r>
          </w:p>
        </w:tc>
        <w:tc>
          <w:tcPr>
            <w:tcW w:w="1987" w:type="dxa"/>
          </w:tcPr>
          <w:p w14:paraId="656B52D3" w14:textId="27487A4F" w:rsidR="003B108F" w:rsidRPr="00B80781" w:rsidRDefault="003B108F" w:rsidP="003B108F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etO7-CDC9 +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Δ + rtt106Δ</w:t>
            </w:r>
          </w:p>
        </w:tc>
        <w:tc>
          <w:tcPr>
            <w:tcW w:w="4133" w:type="dxa"/>
          </w:tcPr>
          <w:p w14:paraId="615549E8" w14:textId="2288E937" w:rsidR="003B108F" w:rsidRPr="00B80781" w:rsidRDefault="003B108F" w:rsidP="003B108F">
            <w:pPr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Mat a ade2-1 </w:t>
            </w:r>
            <w:proofErr w:type="spell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trp</w:t>
            </w:r>
            <w:proofErr w:type="spell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1-1 cac1-100 leu2-3,112 his3-11,15 ura3-1 cdc</w:t>
            </w:r>
            <w:proofErr w:type="gram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9::</w:t>
            </w:r>
            <w:proofErr w:type="gram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tetO7-CDC9 </w:t>
            </w:r>
            <w:proofErr w:type="spell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cmv_Laci</w:t>
            </w:r>
            <w:proofErr w:type="spell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-NAT rtt106::HIS cac1::KAN</w:t>
            </w:r>
          </w:p>
        </w:tc>
        <w:tc>
          <w:tcPr>
            <w:tcW w:w="2070" w:type="dxa"/>
          </w:tcPr>
          <w:p w14:paraId="200140A5" w14:textId="777F3036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2B0F7740" w14:textId="77777777" w:rsidTr="003B108F">
        <w:trPr>
          <w:trHeight w:val="288"/>
          <w:jc w:val="center"/>
        </w:trPr>
        <w:tc>
          <w:tcPr>
            <w:tcW w:w="1170" w:type="dxa"/>
          </w:tcPr>
          <w:p w14:paraId="5415A63A" w14:textId="14021DDB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5</w:t>
            </w:r>
          </w:p>
        </w:tc>
        <w:tc>
          <w:tcPr>
            <w:tcW w:w="1987" w:type="dxa"/>
          </w:tcPr>
          <w:p w14:paraId="5D96DB88" w14:textId="30401F0B" w:rsidR="003B108F" w:rsidRPr="00B80781" w:rsidRDefault="003B108F" w:rsidP="003B108F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etO7-CDC9 + ΔKER</w:t>
            </w:r>
          </w:p>
        </w:tc>
        <w:tc>
          <w:tcPr>
            <w:tcW w:w="4133" w:type="dxa"/>
          </w:tcPr>
          <w:p w14:paraId="7F70CFC9" w14:textId="26F3C396" w:rsidR="003B108F" w:rsidRPr="00B80781" w:rsidRDefault="003B108F" w:rsidP="003B108F">
            <w:pPr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1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Δ136-225</w:t>
            </w:r>
          </w:p>
        </w:tc>
        <w:tc>
          <w:tcPr>
            <w:tcW w:w="2070" w:type="dxa"/>
          </w:tcPr>
          <w:p w14:paraId="25E05AFE" w14:textId="0A9D2BEC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4A013FF2" w14:textId="77777777" w:rsidTr="003B108F">
        <w:trPr>
          <w:trHeight w:val="288"/>
          <w:jc w:val="center"/>
        </w:trPr>
        <w:tc>
          <w:tcPr>
            <w:tcW w:w="1170" w:type="dxa"/>
          </w:tcPr>
          <w:p w14:paraId="6A262BC6" w14:textId="0467868D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6</w:t>
            </w:r>
          </w:p>
        </w:tc>
        <w:tc>
          <w:tcPr>
            <w:tcW w:w="1987" w:type="dxa"/>
          </w:tcPr>
          <w:p w14:paraId="556A3241" w14:textId="12A17A03" w:rsidR="003B108F" w:rsidRPr="00B80781" w:rsidRDefault="003B108F" w:rsidP="003B108F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tetO7-CDC9 + 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rtt106Δ</w:t>
            </w: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 + ΔKER</w:t>
            </w:r>
          </w:p>
        </w:tc>
        <w:tc>
          <w:tcPr>
            <w:tcW w:w="4133" w:type="dxa"/>
          </w:tcPr>
          <w:p w14:paraId="6616D3F5" w14:textId="57D26DB3" w:rsidR="003B108F" w:rsidRPr="00B80781" w:rsidRDefault="003B108F" w:rsidP="003B108F">
            <w:pPr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2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Δ136-225</w:t>
            </w:r>
          </w:p>
        </w:tc>
        <w:tc>
          <w:tcPr>
            <w:tcW w:w="2070" w:type="dxa"/>
          </w:tcPr>
          <w:p w14:paraId="14CE50DF" w14:textId="49095DA5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5E0091EF" w14:textId="77777777" w:rsidTr="003B108F">
        <w:trPr>
          <w:trHeight w:val="288"/>
          <w:jc w:val="center"/>
        </w:trPr>
        <w:tc>
          <w:tcPr>
            <w:tcW w:w="1170" w:type="dxa"/>
          </w:tcPr>
          <w:p w14:paraId="0ED6C4D9" w14:textId="5B2962A4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7</w:t>
            </w:r>
          </w:p>
        </w:tc>
        <w:tc>
          <w:tcPr>
            <w:tcW w:w="1987" w:type="dxa"/>
          </w:tcPr>
          <w:p w14:paraId="604A66B0" w14:textId="5DBA0F48" w:rsidR="003B108F" w:rsidRPr="00B80781" w:rsidRDefault="003B108F" w:rsidP="003B108F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tetO7-CDC9 + </w:t>
            </w:r>
            <w:proofErr w:type="spellStart"/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Δmiddle</w:t>
            </w:r>
            <w:proofErr w:type="spellEnd"/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-AKER</w:t>
            </w:r>
          </w:p>
        </w:tc>
        <w:tc>
          <w:tcPr>
            <w:tcW w:w="4133" w:type="dxa"/>
          </w:tcPr>
          <w:p w14:paraId="21524E13" w14:textId="45E937F7" w:rsidR="003B108F" w:rsidRPr="00B80781" w:rsidRDefault="003B108F" w:rsidP="003B108F">
            <w:pPr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1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Δ155-204</w:t>
            </w:r>
          </w:p>
        </w:tc>
        <w:tc>
          <w:tcPr>
            <w:tcW w:w="2070" w:type="dxa"/>
          </w:tcPr>
          <w:p w14:paraId="6D89E419" w14:textId="1D4BDC52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3E047D36" w14:textId="77777777" w:rsidTr="003B108F">
        <w:trPr>
          <w:trHeight w:val="288"/>
          <w:jc w:val="center"/>
        </w:trPr>
        <w:tc>
          <w:tcPr>
            <w:tcW w:w="1170" w:type="dxa"/>
          </w:tcPr>
          <w:p w14:paraId="543AC5B0" w14:textId="4F08AAEE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8</w:t>
            </w:r>
          </w:p>
        </w:tc>
        <w:tc>
          <w:tcPr>
            <w:tcW w:w="1987" w:type="dxa"/>
          </w:tcPr>
          <w:p w14:paraId="6DBECC33" w14:textId="1A923CDD" w:rsidR="003B108F" w:rsidRPr="00B80781" w:rsidRDefault="003B108F" w:rsidP="003B108F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etO7-CDC9 +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rtt106Δ</w:t>
            </w: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 xml:space="preserve"> + </w:t>
            </w:r>
            <w:proofErr w:type="spellStart"/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Δmiddle</w:t>
            </w:r>
            <w:proofErr w:type="spellEnd"/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-AKER</w:t>
            </w:r>
          </w:p>
        </w:tc>
        <w:tc>
          <w:tcPr>
            <w:tcW w:w="4133" w:type="dxa"/>
          </w:tcPr>
          <w:p w14:paraId="4BACA382" w14:textId="773599F0" w:rsidR="003B108F" w:rsidRPr="00B80781" w:rsidRDefault="003B108F" w:rsidP="003B108F">
            <w:pPr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2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Δ155-204</w:t>
            </w:r>
          </w:p>
        </w:tc>
        <w:tc>
          <w:tcPr>
            <w:tcW w:w="2070" w:type="dxa"/>
          </w:tcPr>
          <w:p w14:paraId="39098A1E" w14:textId="5B1BDB0F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169A814F" w14:textId="77777777" w:rsidTr="003B108F">
        <w:trPr>
          <w:trHeight w:val="288"/>
          <w:jc w:val="center"/>
        </w:trPr>
        <w:tc>
          <w:tcPr>
            <w:tcW w:w="1170" w:type="dxa"/>
          </w:tcPr>
          <w:p w14:paraId="5AC35CA1" w14:textId="14247D6C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9</w:t>
            </w:r>
          </w:p>
        </w:tc>
        <w:tc>
          <w:tcPr>
            <w:tcW w:w="1987" w:type="dxa"/>
          </w:tcPr>
          <w:p w14:paraId="13C562A9" w14:textId="56EC5D51" w:rsidR="003B108F" w:rsidRPr="00B80781" w:rsidRDefault="003B108F" w:rsidP="003B108F">
            <w:pPr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etO7-CDC9 + 2xKER</w:t>
            </w:r>
          </w:p>
        </w:tc>
        <w:tc>
          <w:tcPr>
            <w:tcW w:w="4133" w:type="dxa"/>
          </w:tcPr>
          <w:p w14:paraId="16669C87" w14:textId="44C4D866" w:rsidR="003B108F" w:rsidRPr="00B80781" w:rsidRDefault="003B108F" w:rsidP="003B108F">
            <w:pPr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1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</w:t>
            </w:r>
            <w:proofErr w:type="gram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dup(</w:t>
            </w:r>
            <w:proofErr w:type="gram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136-225)</w:t>
            </w:r>
          </w:p>
        </w:tc>
        <w:tc>
          <w:tcPr>
            <w:tcW w:w="2070" w:type="dxa"/>
          </w:tcPr>
          <w:p w14:paraId="798FA42E" w14:textId="392ED06A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B80781" w:rsidRPr="00B80781" w14:paraId="3318E34C" w14:textId="77777777" w:rsidTr="00254E7A">
        <w:trPr>
          <w:trHeight w:val="288"/>
          <w:jc w:val="center"/>
        </w:trPr>
        <w:tc>
          <w:tcPr>
            <w:tcW w:w="1170" w:type="dxa"/>
            <w:tcBorders>
              <w:bottom w:val="single" w:sz="18" w:space="0" w:color="auto"/>
            </w:tcBorders>
          </w:tcPr>
          <w:p w14:paraId="3913D00B" w14:textId="33EE6683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10</w:t>
            </w:r>
          </w:p>
        </w:tc>
        <w:tc>
          <w:tcPr>
            <w:tcW w:w="1987" w:type="dxa"/>
            <w:tcBorders>
              <w:bottom w:val="single" w:sz="18" w:space="0" w:color="auto"/>
            </w:tcBorders>
          </w:tcPr>
          <w:p w14:paraId="482112FB" w14:textId="5BDF903F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tetO7-CDC9 +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rtt106Δ </w:t>
            </w: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+ 2xKER</w:t>
            </w:r>
          </w:p>
        </w:tc>
        <w:tc>
          <w:tcPr>
            <w:tcW w:w="4133" w:type="dxa"/>
            <w:tcBorders>
              <w:bottom w:val="single" w:sz="18" w:space="0" w:color="auto"/>
            </w:tcBorders>
          </w:tcPr>
          <w:p w14:paraId="37E210FC" w14:textId="2AADA6DE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NAY002</w:t>
            </w:r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 xml:space="preserve"> CAC1 </w:t>
            </w:r>
            <w:proofErr w:type="gramStart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dup(</w:t>
            </w:r>
            <w:proofErr w:type="gramEnd"/>
            <w:r w:rsidRPr="00B80781">
              <w:rPr>
                <w:rFonts w:ascii="Arial" w:eastAsia="Times New Roman" w:hAnsi="Arial" w:cs="Arial"/>
                <w:i/>
                <w:iCs/>
                <w:color w:val="000000" w:themeColor="text1"/>
                <w:sz w:val="22"/>
                <w:szCs w:val="22"/>
              </w:rPr>
              <w:t>136-225)</w:t>
            </w:r>
          </w:p>
        </w:tc>
        <w:tc>
          <w:tcPr>
            <w:tcW w:w="2070" w:type="dxa"/>
            <w:tcBorders>
              <w:bottom w:val="single" w:sz="18" w:space="0" w:color="auto"/>
            </w:tcBorders>
          </w:tcPr>
          <w:p w14:paraId="76B2594D" w14:textId="399BFBB8" w:rsidR="003B108F" w:rsidRPr="00B80781" w:rsidRDefault="003B108F" w:rsidP="003B108F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B80781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</w:tbl>
    <w:p w14:paraId="2636D5AB" w14:textId="77777777" w:rsidR="00103830" w:rsidRDefault="00254E7A" w:rsidP="00103830">
      <w:pPr>
        <w:tabs>
          <w:tab w:val="left" w:pos="360"/>
        </w:tabs>
        <w:rPr>
          <w:rFonts w:ascii="Arial" w:hAnsi="Arial" w:cs="Arial"/>
          <w:b/>
          <w:color w:val="000000" w:themeColor="text1"/>
          <w:sz w:val="22"/>
          <w:szCs w:val="22"/>
          <w:lang w:val="es-ES"/>
        </w:rPr>
      </w:pP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vertAlign w:val="superscript"/>
          <w:lang w:val="es-ES"/>
        </w:rPr>
        <w:t>a</w:t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  <w:t xml:space="preserve"> </w:t>
      </w:r>
      <w:proofErr w:type="spellStart"/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  <w:t>BrdU-Inc</w:t>
      </w:r>
      <w:proofErr w:type="spellEnd"/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  <w:fldChar w:fldCharType="begin"/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  <w:instrText xml:space="preserve"> ADDIN EN.CITE &lt;EndNote&gt;&lt;Cite&gt;&lt;Author&gt;Viggiani&lt;/Author&gt;&lt;Year&gt;2006&lt;/Year&gt;&lt;RecNum&gt;1798&lt;/RecNum&gt;&lt;DisplayText&gt;(Viggiani and Aparicio, 2006)&lt;/DisplayText&gt;&lt;record&gt;&lt;rec-number&gt;1798&lt;/rec-number&gt;&lt;foreign-keys&gt;&lt;key app="EN" db-id="2ezzfsvf0wvv92erwtopfrv4xasref5tdrtz" timestamp="1657045983"&gt;1798&lt;/key&gt;&lt;/foreign-keys&gt;&lt;ref-type name="Journal Article"&gt;17&lt;/ref-type&gt;&lt;contributors&gt;&lt;authors&gt;&lt;author&gt;Viggiani, Christopher J.&lt;/author&gt;&lt;author&gt;Aparicio, Oscar M.&lt;/author&gt;&lt;/authors&gt;&lt;/contributors&gt;&lt;titles&gt;&lt;title&gt;New vectors for simplified construction of BrdU-Incorporating strains of Saccharomyces cerevisiae&lt;/title&gt;&lt;secondary-title&gt;Yeast&lt;/secondary-title&gt;&lt;/titles&gt;&lt;periodical&gt;&lt;full-title&gt;Yeast&lt;/full-title&gt;&lt;abbr-1&gt;Yeast&lt;/abbr-1&gt;&lt;abbr-2&gt;Yeast&lt;/abbr-2&gt;&lt;/periodical&gt;&lt;pages&gt;1045-1051&lt;/pages&gt;&lt;volume&gt;23&lt;/volume&gt;&lt;number&gt;14-15&lt;/number&gt;&lt;keywords&gt;&lt;keyword&gt;vector&lt;/keyword&gt;&lt;keyword&gt;BrdU&lt;/keyword&gt;&lt;keyword&gt;thymidine&lt;/keyword&gt;&lt;keyword&gt;DNA replication&lt;/keyword&gt;&lt;keyword&gt;DNA repair&lt;/keyword&gt;&lt;keyword&gt;Saccharomyces cerevisiae&lt;/keyword&gt;&lt;/keywords&gt;&lt;dates&gt;&lt;year&gt;2006&lt;/year&gt;&lt;pub-dates&gt;&lt;date&gt;2006/10/30&lt;/date&gt;&lt;/pub-dates&gt;&lt;/dates&gt;&lt;publisher&gt;John Wiley &amp;amp; Sons, Ltd&lt;/publisher&gt;&lt;isbn&gt;0749-503X&lt;/isbn&gt;&lt;work-type&gt;https://doi.org/10.1002/yea.1406&lt;/work-type&gt;&lt;urls&gt;&lt;related-urls&gt;&lt;url&gt;https://doi.org/10.1002/yea.1406&lt;/url&gt;&lt;/related-urls&gt;&lt;/urls&gt;&lt;electronic-resource-num&gt;https://doi.org/10.1002/yea.1406&lt;/electronic-resource-num&gt;&lt;access-date&gt;2022/07/05&lt;/access-date&gt;&lt;/record&gt;&lt;/Cite&gt;&lt;/EndNote&gt;</w:instrText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  <w:fldChar w:fldCharType="separate"/>
      </w:r>
      <w:r w:rsidRPr="00B80781">
        <w:rPr>
          <w:rFonts w:ascii="Arial" w:hAnsi="Arial" w:cs="Arial"/>
          <w:i/>
          <w:iCs/>
          <w:noProof/>
          <w:color w:val="000000" w:themeColor="text1"/>
          <w:sz w:val="22"/>
          <w:szCs w:val="22"/>
          <w:lang w:val="es-ES"/>
        </w:rPr>
        <w:t>(</w:t>
      </w:r>
      <w:hyperlink w:anchor="_ENREF_56" w:tooltip="Viggiani, 2006 #1798" w:history="1">
        <w:r w:rsidR="00A850A8" w:rsidRPr="00B80781">
          <w:rPr>
            <w:rStyle w:val="Hyperlink"/>
            <w:color w:val="000000" w:themeColor="text1"/>
            <w:lang w:val="es-ES"/>
          </w:rPr>
          <w:t>Viggiani and Aparicio, 2006</w:t>
        </w:r>
      </w:hyperlink>
      <w:r w:rsidRPr="00B80781">
        <w:rPr>
          <w:rFonts w:ascii="Arial" w:hAnsi="Arial" w:cs="Arial"/>
          <w:i/>
          <w:iCs/>
          <w:noProof/>
          <w:color w:val="000000" w:themeColor="text1"/>
          <w:sz w:val="22"/>
          <w:szCs w:val="22"/>
          <w:lang w:val="es-ES"/>
        </w:rPr>
        <w:t>)</w:t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  <w:fldChar w:fldCharType="end"/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  <w:t xml:space="preserve">; </w:t>
      </w:r>
      <w:proofErr w:type="spellStart"/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  <w:t>hmr</w:t>
      </w:r>
      <w:proofErr w:type="spellEnd"/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  <w:t>::PURA3-GFP/URA3</w:t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  <w:fldChar w:fldCharType="begin">
          <w:fldData xml:space="preserve">PEVuZE5vdGU+PENpdGU+PEF1dGhvcj5MYW5leTwvQXV0aG9yPjxZZWFyPjIwMDM8L1llYXI+PFJl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=
</w:fldData>
        </w:fldChar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  <w:instrText xml:space="preserve"> ADDIN EN.CITE </w:instrText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  <w:fldChar w:fldCharType="begin">
          <w:fldData xml:space="preserve">PEVuZE5vdGU+PENpdGU+PEF1dGhvcj5MYW5leTwvQXV0aG9yPjxZZWFyPjIwMDM8L1llYXI+PFJl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=
</w:fldData>
        </w:fldChar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  <w:instrText xml:space="preserve"> ADDIN EN.CITE.DATA </w:instrText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  <w:fldChar w:fldCharType="end"/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  <w:fldChar w:fldCharType="separate"/>
      </w:r>
      <w:r w:rsidRPr="00B80781">
        <w:rPr>
          <w:rFonts w:ascii="Arial" w:hAnsi="Arial" w:cs="Arial"/>
          <w:i/>
          <w:iCs/>
          <w:noProof/>
          <w:color w:val="000000" w:themeColor="text1"/>
          <w:sz w:val="22"/>
          <w:szCs w:val="22"/>
          <w:lang w:val="es-ES"/>
        </w:rPr>
        <w:t>(</w:t>
      </w:r>
      <w:hyperlink w:anchor="_ENREF_30" w:tooltip="Laney, 2003 #1795" w:history="1">
        <w:r w:rsidR="00A850A8" w:rsidRPr="00B80781">
          <w:rPr>
            <w:rStyle w:val="Hyperlink"/>
            <w:color w:val="000000" w:themeColor="text1"/>
            <w:lang w:val="es-ES"/>
          </w:rPr>
          <w:t>Laney and Hochstrasser, 2003</w:t>
        </w:r>
      </w:hyperlink>
      <w:r w:rsidRPr="00B80781">
        <w:rPr>
          <w:rFonts w:ascii="Arial" w:hAnsi="Arial" w:cs="Arial"/>
          <w:i/>
          <w:iCs/>
          <w:noProof/>
          <w:color w:val="000000" w:themeColor="text1"/>
          <w:sz w:val="22"/>
          <w:szCs w:val="22"/>
          <w:lang w:val="es-ES"/>
        </w:rPr>
        <w:t>)</w:t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</w:rPr>
        <w:fldChar w:fldCharType="end"/>
      </w:r>
      <w:r w:rsidRPr="00B80781"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  <w:t>.</w:t>
      </w:r>
    </w:p>
    <w:p w14:paraId="78075D2D" w14:textId="77777777" w:rsidR="00103830" w:rsidRDefault="00103830" w:rsidP="00103830">
      <w:pPr>
        <w:tabs>
          <w:tab w:val="left" w:pos="360"/>
        </w:tabs>
        <w:rPr>
          <w:rFonts w:ascii="Arial" w:hAnsi="Arial" w:cs="Arial"/>
          <w:b/>
          <w:color w:val="000000" w:themeColor="text1"/>
          <w:sz w:val="22"/>
          <w:szCs w:val="22"/>
          <w:lang w:val="es-ES"/>
        </w:rPr>
      </w:pPr>
    </w:p>
    <w:p w14:paraId="1C0604EC" w14:textId="77777777" w:rsidR="00103830" w:rsidRDefault="00103830" w:rsidP="00103830">
      <w:pPr>
        <w:tabs>
          <w:tab w:val="left" w:pos="360"/>
        </w:tabs>
        <w:rPr>
          <w:rFonts w:ascii="Arial" w:hAnsi="Arial" w:cs="Arial"/>
          <w:b/>
          <w:color w:val="000000" w:themeColor="text1"/>
          <w:sz w:val="22"/>
          <w:szCs w:val="22"/>
          <w:lang w:val="es-ES"/>
        </w:rPr>
      </w:pPr>
    </w:p>
    <w:p w14:paraId="54406AE9" w14:textId="4B9E894C" w:rsidR="00254E7A" w:rsidRPr="00103830" w:rsidRDefault="00254E7A" w:rsidP="00103830">
      <w:pPr>
        <w:tabs>
          <w:tab w:val="left" w:pos="360"/>
        </w:tabs>
        <w:rPr>
          <w:rFonts w:ascii="Arial" w:hAnsi="Arial" w:cs="Arial"/>
          <w:i/>
          <w:iCs/>
          <w:color w:val="000000" w:themeColor="text1"/>
          <w:sz w:val="22"/>
          <w:szCs w:val="22"/>
          <w:lang w:val="es-ES"/>
        </w:rPr>
      </w:pPr>
      <w:r w:rsidRPr="00B80781">
        <w:rPr>
          <w:rFonts w:ascii="Arial" w:hAnsi="Arial" w:cs="Arial"/>
          <w:b/>
          <w:color w:val="000000" w:themeColor="text1"/>
          <w:sz w:val="22"/>
          <w:szCs w:val="22"/>
        </w:rPr>
        <w:t>Supplementary References</w:t>
      </w:r>
    </w:p>
    <w:p w14:paraId="341D0198" w14:textId="77777777" w:rsidR="00EA2DBA" w:rsidRPr="00B80781" w:rsidRDefault="00EA2DBA" w:rsidP="00254E7A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15D2F893" w14:textId="77777777" w:rsidR="00EA2DBA" w:rsidRPr="00B80781" w:rsidRDefault="00EA2DBA" w:rsidP="00EA2DBA">
      <w:pPr>
        <w:pStyle w:val="EndNoteBibliography"/>
        <w:spacing w:after="480"/>
        <w:ind w:left="720" w:hanging="720"/>
        <w:rPr>
          <w:noProof/>
          <w:color w:val="000000" w:themeColor="text1"/>
        </w:rPr>
      </w:pPr>
      <w:r w:rsidRPr="00B80781">
        <w:rPr>
          <w:noProof/>
          <w:color w:val="000000" w:themeColor="text1"/>
        </w:rPr>
        <w:t xml:space="preserve">Laney, Jeffrey D., and Mark Hochstrasser. 2003. 'Ubiquitin-dependent degradation of the yeast Matα2 repressor enables a switch in developmental state', </w:t>
      </w:r>
      <w:r w:rsidRPr="00B80781">
        <w:rPr>
          <w:i/>
          <w:noProof/>
          <w:color w:val="000000" w:themeColor="text1"/>
        </w:rPr>
        <w:t>Genes and Development</w:t>
      </w:r>
      <w:r w:rsidRPr="00B80781">
        <w:rPr>
          <w:noProof/>
          <w:color w:val="000000" w:themeColor="text1"/>
        </w:rPr>
        <w:t>, 17: 2259-70.</w:t>
      </w:r>
    </w:p>
    <w:p w14:paraId="5996CB89" w14:textId="77777777" w:rsidR="00EA2DBA" w:rsidRPr="00B80781" w:rsidRDefault="00EA2DBA" w:rsidP="00EA2DBA">
      <w:pPr>
        <w:pStyle w:val="EndNoteBibliography"/>
        <w:ind w:left="720" w:hanging="720"/>
        <w:rPr>
          <w:noProof/>
          <w:color w:val="000000" w:themeColor="text1"/>
        </w:rPr>
      </w:pPr>
      <w:r w:rsidRPr="00B80781">
        <w:rPr>
          <w:noProof/>
          <w:color w:val="000000" w:themeColor="text1"/>
        </w:rPr>
        <w:t xml:space="preserve">Viggiani, Christopher J., and Oscar M. Aparicio. 2006. 'New vectors for simplified construction of BrdU-Incorporating strains of Saccharomyces cerevisiae', </w:t>
      </w:r>
      <w:r w:rsidRPr="00B80781">
        <w:rPr>
          <w:i/>
          <w:noProof/>
          <w:color w:val="000000" w:themeColor="text1"/>
        </w:rPr>
        <w:t>Yeast</w:t>
      </w:r>
      <w:r w:rsidRPr="00B80781">
        <w:rPr>
          <w:noProof/>
          <w:color w:val="000000" w:themeColor="text1"/>
        </w:rPr>
        <w:t>, 23: 1045-51.</w:t>
      </w:r>
    </w:p>
    <w:p w14:paraId="2FF74D36" w14:textId="638E59E1" w:rsidR="00C46506" w:rsidRPr="00B80781" w:rsidRDefault="00C46506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sectPr w:rsidR="00C46506" w:rsidRPr="00B80781" w:rsidSect="007D0B69">
      <w:footerReference w:type="even" r:id="rId8"/>
      <w:footerReference w:type="default" r:id="rId9"/>
      <w:pgSz w:w="12240" w:h="15840"/>
      <w:pgMar w:top="1440" w:right="1440" w:bottom="1440" w:left="1440" w:header="720" w:footer="720" w:gutter="0"/>
      <w:lnNumType w:countBy="1" w:restart="continuous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7911025" w14:textId="77777777" w:rsidR="00836BE3" w:rsidRDefault="00836BE3" w:rsidP="00BB0F2F">
      <w:r>
        <w:separator/>
      </w:r>
    </w:p>
  </w:endnote>
  <w:endnote w:type="continuationSeparator" w:id="0">
    <w:p w14:paraId="79930D9F" w14:textId="77777777" w:rsidR="00836BE3" w:rsidRDefault="00836BE3" w:rsidP="00BB0F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New York">
    <w:altName w:val="Times New Roman"/>
    <w:panose1 w:val="020B0604020202020204"/>
    <w:charset w:val="4D"/>
    <w:family w:val="roman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B38C01" w14:textId="77777777" w:rsidR="00E272DC" w:rsidRDefault="00E272DC" w:rsidP="00E432B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A0EB16C" w14:textId="77777777" w:rsidR="00E272DC" w:rsidRDefault="00E272D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BCFA623" w14:textId="77777777" w:rsidR="00E272DC" w:rsidRPr="00480C62" w:rsidRDefault="00E272DC" w:rsidP="00E432B0">
    <w:pPr>
      <w:pStyle w:val="Footer"/>
      <w:framePr w:wrap="around" w:vAnchor="text" w:hAnchor="margin" w:xAlign="center" w:y="1"/>
      <w:rPr>
        <w:rStyle w:val="PageNumber"/>
        <w:rFonts w:ascii="Arial" w:hAnsi="Arial" w:cs="Arial"/>
      </w:rPr>
    </w:pPr>
    <w:r w:rsidRPr="00480C62">
      <w:rPr>
        <w:rStyle w:val="PageNumber"/>
        <w:rFonts w:ascii="Arial" w:hAnsi="Arial" w:cs="Arial"/>
      </w:rPr>
      <w:fldChar w:fldCharType="begin"/>
    </w:r>
    <w:r w:rsidRPr="00480C62">
      <w:rPr>
        <w:rStyle w:val="PageNumber"/>
        <w:rFonts w:ascii="Arial" w:hAnsi="Arial" w:cs="Arial"/>
      </w:rPr>
      <w:instrText xml:space="preserve">PAGE  </w:instrText>
    </w:r>
    <w:r w:rsidRPr="00480C62">
      <w:rPr>
        <w:rStyle w:val="PageNumber"/>
        <w:rFonts w:ascii="Arial" w:hAnsi="Arial" w:cs="Arial"/>
      </w:rPr>
      <w:fldChar w:fldCharType="separate"/>
    </w:r>
    <w:r>
      <w:rPr>
        <w:rStyle w:val="PageNumber"/>
        <w:rFonts w:ascii="Arial" w:hAnsi="Arial" w:cs="Arial"/>
        <w:noProof/>
      </w:rPr>
      <w:t>24</w:t>
    </w:r>
    <w:r w:rsidRPr="00480C62">
      <w:rPr>
        <w:rStyle w:val="PageNumber"/>
        <w:rFonts w:ascii="Arial" w:hAnsi="Arial" w:cs="Arial"/>
      </w:rPr>
      <w:fldChar w:fldCharType="end"/>
    </w:r>
  </w:p>
  <w:p w14:paraId="082544D7" w14:textId="77777777" w:rsidR="00E272DC" w:rsidRDefault="00E272D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0548828" w14:textId="77777777" w:rsidR="00836BE3" w:rsidRDefault="00836BE3" w:rsidP="00BB0F2F">
      <w:r>
        <w:separator/>
      </w:r>
    </w:p>
  </w:footnote>
  <w:footnote w:type="continuationSeparator" w:id="0">
    <w:p w14:paraId="7A2D0ED8" w14:textId="77777777" w:rsidR="00836BE3" w:rsidRDefault="00836BE3" w:rsidP="00BB0F2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73A3CCE"/>
    <w:multiLevelType w:val="hybridMultilevel"/>
    <w:tmpl w:val="119CCB4A"/>
    <w:lvl w:ilvl="0" w:tplc="01325974">
      <w:start w:val="1"/>
      <w:numFmt w:val="upperLetter"/>
      <w:lvlText w:val="(%1)"/>
      <w:lvlJc w:val="left"/>
      <w:pPr>
        <w:ind w:left="740" w:hanging="38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s-ES" w:vendorID="64" w:dllVersion="4096" w:nlCheck="1" w:checkStyle="0"/>
  <w:activeWritingStyle w:appName="MSWord" w:lang="en-US" w:vendorID="64" w:dllVersion="0" w:nlCheck="1" w:checkStyle="0"/>
  <w:activeWritingStyle w:appName="MSWord" w:lang="es-ES" w:vendorID="64" w:dllVersion="0" w:nlCheck="1" w:checkStyle="0"/>
  <w:activeWritingStyle w:appName="MSWord" w:lang="ja-JP" w:vendorID="64" w:dllVersion="0" w:nlCheck="1" w:checkStyle="1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HRA (Author-Date) with com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3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ezzfsvf0wvv92erwtopfrv4xasref5tdrtz&quot;&gt;My EndNote Library&lt;record-ids&gt;&lt;item&gt;16&lt;/item&gt;&lt;item&gt;183&lt;/item&gt;&lt;item&gt;185&lt;/item&gt;&lt;item&gt;315&lt;/item&gt;&lt;item&gt;354&lt;/item&gt;&lt;item&gt;433&lt;/item&gt;&lt;item&gt;625&lt;/item&gt;&lt;item&gt;711&lt;/item&gt;&lt;item&gt;774&lt;/item&gt;&lt;item&gt;839&lt;/item&gt;&lt;item&gt;868&lt;/item&gt;&lt;item&gt;869&lt;/item&gt;&lt;item&gt;885&lt;/item&gt;&lt;item&gt;901&lt;/item&gt;&lt;item&gt;961&lt;/item&gt;&lt;item&gt;989&lt;/item&gt;&lt;item&gt;1216&lt;/item&gt;&lt;item&gt;1300&lt;/item&gt;&lt;item&gt;1301&lt;/item&gt;&lt;item&gt;1365&lt;/item&gt;&lt;item&gt;1386&lt;/item&gt;&lt;item&gt;1391&lt;/item&gt;&lt;item&gt;1504&lt;/item&gt;&lt;item&gt;1554&lt;/item&gt;&lt;item&gt;1673&lt;/item&gt;&lt;item&gt;1710&lt;/item&gt;&lt;item&gt;1711&lt;/item&gt;&lt;item&gt;1758&lt;/item&gt;&lt;item&gt;1759&lt;/item&gt;&lt;item&gt;1768&lt;/item&gt;&lt;item&gt;1770&lt;/item&gt;&lt;item&gt;1773&lt;/item&gt;&lt;item&gt;1776&lt;/item&gt;&lt;item&gt;1779&lt;/item&gt;&lt;item&gt;1782&lt;/item&gt;&lt;item&gt;1783&lt;/item&gt;&lt;item&gt;1784&lt;/item&gt;&lt;item&gt;1786&lt;/item&gt;&lt;item&gt;1787&lt;/item&gt;&lt;item&gt;1788&lt;/item&gt;&lt;item&gt;1789&lt;/item&gt;&lt;item&gt;1790&lt;/item&gt;&lt;item&gt;1792&lt;/item&gt;&lt;item&gt;1793&lt;/item&gt;&lt;item&gt;1794&lt;/item&gt;&lt;item&gt;1795&lt;/item&gt;&lt;item&gt;1797&lt;/item&gt;&lt;item&gt;1798&lt;/item&gt;&lt;item&gt;1801&lt;/item&gt;&lt;item&gt;1802&lt;/item&gt;&lt;item&gt;1803&lt;/item&gt;&lt;item&gt;1804&lt;/item&gt;&lt;item&gt;1805&lt;/item&gt;&lt;item&gt;1806&lt;/item&gt;&lt;item&gt;1808&lt;/item&gt;&lt;item&gt;1809&lt;/item&gt;&lt;item&gt;1810&lt;/item&gt;&lt;item&gt;1811&lt;/item&gt;&lt;item&gt;1812&lt;/item&gt;&lt;item&gt;1813&lt;/item&gt;&lt;item&gt;1814&lt;/item&gt;&lt;item&gt;1815&lt;/item&gt;&lt;item&gt;1816&lt;/item&gt;&lt;item&gt;1817&lt;/item&gt;&lt;item&gt;1818&lt;/item&gt;&lt;item&gt;1846&lt;/item&gt;&lt;/record-ids&gt;&lt;/item&gt;&lt;/Libraries&gt;"/>
  </w:docVars>
  <w:rsids>
    <w:rsidRoot w:val="006A4179"/>
    <w:rsid w:val="000006C0"/>
    <w:rsid w:val="00001080"/>
    <w:rsid w:val="00002074"/>
    <w:rsid w:val="000037FE"/>
    <w:rsid w:val="00003B15"/>
    <w:rsid w:val="000043EA"/>
    <w:rsid w:val="00004531"/>
    <w:rsid w:val="00004818"/>
    <w:rsid w:val="000054F0"/>
    <w:rsid w:val="000060D0"/>
    <w:rsid w:val="00007801"/>
    <w:rsid w:val="00010678"/>
    <w:rsid w:val="00012FD6"/>
    <w:rsid w:val="00013D1A"/>
    <w:rsid w:val="00015D65"/>
    <w:rsid w:val="00015E3F"/>
    <w:rsid w:val="00017744"/>
    <w:rsid w:val="00021348"/>
    <w:rsid w:val="00021C4E"/>
    <w:rsid w:val="0002313F"/>
    <w:rsid w:val="00023D89"/>
    <w:rsid w:val="000247D7"/>
    <w:rsid w:val="00027366"/>
    <w:rsid w:val="00031443"/>
    <w:rsid w:val="0003159A"/>
    <w:rsid w:val="0003321B"/>
    <w:rsid w:val="00033615"/>
    <w:rsid w:val="00033740"/>
    <w:rsid w:val="00033B37"/>
    <w:rsid w:val="00036657"/>
    <w:rsid w:val="00036F08"/>
    <w:rsid w:val="00040091"/>
    <w:rsid w:val="000406E0"/>
    <w:rsid w:val="00042644"/>
    <w:rsid w:val="0004380B"/>
    <w:rsid w:val="00044353"/>
    <w:rsid w:val="00044690"/>
    <w:rsid w:val="00046B3A"/>
    <w:rsid w:val="00047A87"/>
    <w:rsid w:val="00050103"/>
    <w:rsid w:val="00051FBB"/>
    <w:rsid w:val="000526CC"/>
    <w:rsid w:val="00053482"/>
    <w:rsid w:val="00053C2C"/>
    <w:rsid w:val="000549DB"/>
    <w:rsid w:val="00054EA5"/>
    <w:rsid w:val="00055E85"/>
    <w:rsid w:val="0005643B"/>
    <w:rsid w:val="00056D87"/>
    <w:rsid w:val="00057EF2"/>
    <w:rsid w:val="00062B44"/>
    <w:rsid w:val="0006368F"/>
    <w:rsid w:val="000646A0"/>
    <w:rsid w:val="000651BE"/>
    <w:rsid w:val="00065417"/>
    <w:rsid w:val="00065E4E"/>
    <w:rsid w:val="00066248"/>
    <w:rsid w:val="00067D89"/>
    <w:rsid w:val="000706D4"/>
    <w:rsid w:val="000712EC"/>
    <w:rsid w:val="00071507"/>
    <w:rsid w:val="000726B8"/>
    <w:rsid w:val="0007640C"/>
    <w:rsid w:val="00076A82"/>
    <w:rsid w:val="00076CD6"/>
    <w:rsid w:val="00077A2A"/>
    <w:rsid w:val="00080508"/>
    <w:rsid w:val="00085706"/>
    <w:rsid w:val="00085B44"/>
    <w:rsid w:val="000863E7"/>
    <w:rsid w:val="0008665A"/>
    <w:rsid w:val="000910F6"/>
    <w:rsid w:val="000912FC"/>
    <w:rsid w:val="00091338"/>
    <w:rsid w:val="00091CC6"/>
    <w:rsid w:val="0009480C"/>
    <w:rsid w:val="000957EB"/>
    <w:rsid w:val="00096656"/>
    <w:rsid w:val="000A1138"/>
    <w:rsid w:val="000A1652"/>
    <w:rsid w:val="000A40C8"/>
    <w:rsid w:val="000A4B60"/>
    <w:rsid w:val="000A50A9"/>
    <w:rsid w:val="000A6259"/>
    <w:rsid w:val="000B0B57"/>
    <w:rsid w:val="000B0C0A"/>
    <w:rsid w:val="000B1829"/>
    <w:rsid w:val="000B2DA7"/>
    <w:rsid w:val="000B3245"/>
    <w:rsid w:val="000B3485"/>
    <w:rsid w:val="000B3B8E"/>
    <w:rsid w:val="000B580A"/>
    <w:rsid w:val="000B5AF0"/>
    <w:rsid w:val="000C2353"/>
    <w:rsid w:val="000C2BBC"/>
    <w:rsid w:val="000C312D"/>
    <w:rsid w:val="000C41EC"/>
    <w:rsid w:val="000C4980"/>
    <w:rsid w:val="000C4AE7"/>
    <w:rsid w:val="000C71B4"/>
    <w:rsid w:val="000C76C4"/>
    <w:rsid w:val="000D081F"/>
    <w:rsid w:val="000D0852"/>
    <w:rsid w:val="000D1382"/>
    <w:rsid w:val="000D1B98"/>
    <w:rsid w:val="000D27B0"/>
    <w:rsid w:val="000D4BA1"/>
    <w:rsid w:val="000D5314"/>
    <w:rsid w:val="000D7018"/>
    <w:rsid w:val="000D73AB"/>
    <w:rsid w:val="000D7B4E"/>
    <w:rsid w:val="000E272B"/>
    <w:rsid w:val="000E490B"/>
    <w:rsid w:val="000E5553"/>
    <w:rsid w:val="000E6127"/>
    <w:rsid w:val="000E6534"/>
    <w:rsid w:val="000E6D5C"/>
    <w:rsid w:val="000E6D91"/>
    <w:rsid w:val="000E7CE8"/>
    <w:rsid w:val="000E7F05"/>
    <w:rsid w:val="000F2E10"/>
    <w:rsid w:val="000F3189"/>
    <w:rsid w:val="000F4608"/>
    <w:rsid w:val="000F5A51"/>
    <w:rsid w:val="000F6138"/>
    <w:rsid w:val="000F7F8A"/>
    <w:rsid w:val="001016B8"/>
    <w:rsid w:val="00102312"/>
    <w:rsid w:val="00102BB7"/>
    <w:rsid w:val="00103830"/>
    <w:rsid w:val="001046A8"/>
    <w:rsid w:val="001056A5"/>
    <w:rsid w:val="001056AF"/>
    <w:rsid w:val="00105E1A"/>
    <w:rsid w:val="0011094F"/>
    <w:rsid w:val="00110964"/>
    <w:rsid w:val="00112E58"/>
    <w:rsid w:val="00113C69"/>
    <w:rsid w:val="001149AA"/>
    <w:rsid w:val="00115BD7"/>
    <w:rsid w:val="00116668"/>
    <w:rsid w:val="00116697"/>
    <w:rsid w:val="001167AF"/>
    <w:rsid w:val="00117379"/>
    <w:rsid w:val="00117C9F"/>
    <w:rsid w:val="00120B18"/>
    <w:rsid w:val="00120F91"/>
    <w:rsid w:val="001212F1"/>
    <w:rsid w:val="00121FBB"/>
    <w:rsid w:val="0012234A"/>
    <w:rsid w:val="001273C9"/>
    <w:rsid w:val="0013010F"/>
    <w:rsid w:val="001307AA"/>
    <w:rsid w:val="00131386"/>
    <w:rsid w:val="00133317"/>
    <w:rsid w:val="00133985"/>
    <w:rsid w:val="001339DA"/>
    <w:rsid w:val="0013615B"/>
    <w:rsid w:val="00136B48"/>
    <w:rsid w:val="00140860"/>
    <w:rsid w:val="00141877"/>
    <w:rsid w:val="00143E27"/>
    <w:rsid w:val="00145537"/>
    <w:rsid w:val="0014658F"/>
    <w:rsid w:val="001465A6"/>
    <w:rsid w:val="0015034C"/>
    <w:rsid w:val="001512DC"/>
    <w:rsid w:val="00151EAB"/>
    <w:rsid w:val="00155C3A"/>
    <w:rsid w:val="00160438"/>
    <w:rsid w:val="0016199D"/>
    <w:rsid w:val="001633C7"/>
    <w:rsid w:val="001644C5"/>
    <w:rsid w:val="00164573"/>
    <w:rsid w:val="001649FE"/>
    <w:rsid w:val="001668C0"/>
    <w:rsid w:val="00167D69"/>
    <w:rsid w:val="00171523"/>
    <w:rsid w:val="001738E2"/>
    <w:rsid w:val="00174D9E"/>
    <w:rsid w:val="00176817"/>
    <w:rsid w:val="00177371"/>
    <w:rsid w:val="0018057A"/>
    <w:rsid w:val="0018092F"/>
    <w:rsid w:val="00181A7E"/>
    <w:rsid w:val="001827F6"/>
    <w:rsid w:val="001831F5"/>
    <w:rsid w:val="001843B4"/>
    <w:rsid w:val="00184F34"/>
    <w:rsid w:val="00184FF2"/>
    <w:rsid w:val="00186E2C"/>
    <w:rsid w:val="00190E62"/>
    <w:rsid w:val="00191AF8"/>
    <w:rsid w:val="00191C0D"/>
    <w:rsid w:val="0019377F"/>
    <w:rsid w:val="00193CE4"/>
    <w:rsid w:val="00194045"/>
    <w:rsid w:val="0019480C"/>
    <w:rsid w:val="00195B2D"/>
    <w:rsid w:val="00195B46"/>
    <w:rsid w:val="0019694C"/>
    <w:rsid w:val="0019770C"/>
    <w:rsid w:val="001A0EA1"/>
    <w:rsid w:val="001A126C"/>
    <w:rsid w:val="001A2FDC"/>
    <w:rsid w:val="001A30C0"/>
    <w:rsid w:val="001A5927"/>
    <w:rsid w:val="001A5E9B"/>
    <w:rsid w:val="001A6C6D"/>
    <w:rsid w:val="001A7428"/>
    <w:rsid w:val="001A7BFA"/>
    <w:rsid w:val="001B0D43"/>
    <w:rsid w:val="001B3823"/>
    <w:rsid w:val="001B6638"/>
    <w:rsid w:val="001B7FB3"/>
    <w:rsid w:val="001C14A3"/>
    <w:rsid w:val="001C41AE"/>
    <w:rsid w:val="001C4979"/>
    <w:rsid w:val="001C4CFE"/>
    <w:rsid w:val="001C5311"/>
    <w:rsid w:val="001C5B7F"/>
    <w:rsid w:val="001D14F3"/>
    <w:rsid w:val="001D17B0"/>
    <w:rsid w:val="001D2EE4"/>
    <w:rsid w:val="001D368F"/>
    <w:rsid w:val="001D40DD"/>
    <w:rsid w:val="001D4A77"/>
    <w:rsid w:val="001D6D8A"/>
    <w:rsid w:val="001E08DA"/>
    <w:rsid w:val="001E1E93"/>
    <w:rsid w:val="001E208B"/>
    <w:rsid w:val="001E2270"/>
    <w:rsid w:val="001E255D"/>
    <w:rsid w:val="001E30C2"/>
    <w:rsid w:val="001E4177"/>
    <w:rsid w:val="001E429B"/>
    <w:rsid w:val="001E4DD2"/>
    <w:rsid w:val="001E60F1"/>
    <w:rsid w:val="001E6926"/>
    <w:rsid w:val="001E6E6B"/>
    <w:rsid w:val="001E7393"/>
    <w:rsid w:val="001E7707"/>
    <w:rsid w:val="001E7A52"/>
    <w:rsid w:val="001F1BA3"/>
    <w:rsid w:val="001F6C6D"/>
    <w:rsid w:val="001F6E3B"/>
    <w:rsid w:val="001F7B05"/>
    <w:rsid w:val="00200287"/>
    <w:rsid w:val="0020111B"/>
    <w:rsid w:val="00201842"/>
    <w:rsid w:val="00202187"/>
    <w:rsid w:val="0020237E"/>
    <w:rsid w:val="00202B5D"/>
    <w:rsid w:val="00204468"/>
    <w:rsid w:val="00205784"/>
    <w:rsid w:val="00206697"/>
    <w:rsid w:val="00206BBE"/>
    <w:rsid w:val="00206C38"/>
    <w:rsid w:val="00206C58"/>
    <w:rsid w:val="002071AA"/>
    <w:rsid w:val="00210CA5"/>
    <w:rsid w:val="002124A7"/>
    <w:rsid w:val="00212606"/>
    <w:rsid w:val="00220052"/>
    <w:rsid w:val="00221360"/>
    <w:rsid w:val="002228C6"/>
    <w:rsid w:val="002238AE"/>
    <w:rsid w:val="00223BC5"/>
    <w:rsid w:val="00226803"/>
    <w:rsid w:val="00230257"/>
    <w:rsid w:val="00232608"/>
    <w:rsid w:val="00232B30"/>
    <w:rsid w:val="00232D6F"/>
    <w:rsid w:val="00233C85"/>
    <w:rsid w:val="00234517"/>
    <w:rsid w:val="002349D9"/>
    <w:rsid w:val="00234CFE"/>
    <w:rsid w:val="002352D3"/>
    <w:rsid w:val="00235D0F"/>
    <w:rsid w:val="00236170"/>
    <w:rsid w:val="00237187"/>
    <w:rsid w:val="002374C7"/>
    <w:rsid w:val="00237ECD"/>
    <w:rsid w:val="00240849"/>
    <w:rsid w:val="00240A5D"/>
    <w:rsid w:val="00244E15"/>
    <w:rsid w:val="0024603C"/>
    <w:rsid w:val="0024613E"/>
    <w:rsid w:val="00246B53"/>
    <w:rsid w:val="002502CE"/>
    <w:rsid w:val="0025153E"/>
    <w:rsid w:val="002518CB"/>
    <w:rsid w:val="00251E2A"/>
    <w:rsid w:val="00254D7F"/>
    <w:rsid w:val="00254E7A"/>
    <w:rsid w:val="00255941"/>
    <w:rsid w:val="002567DA"/>
    <w:rsid w:val="0026042D"/>
    <w:rsid w:val="00260C1E"/>
    <w:rsid w:val="00261A7C"/>
    <w:rsid w:val="00262723"/>
    <w:rsid w:val="002662AD"/>
    <w:rsid w:val="002666C6"/>
    <w:rsid w:val="0026719C"/>
    <w:rsid w:val="002718BB"/>
    <w:rsid w:val="00271FD8"/>
    <w:rsid w:val="002737D2"/>
    <w:rsid w:val="00275408"/>
    <w:rsid w:val="002816E4"/>
    <w:rsid w:val="00281DF8"/>
    <w:rsid w:val="0028430C"/>
    <w:rsid w:val="0028481D"/>
    <w:rsid w:val="00284F8A"/>
    <w:rsid w:val="00285240"/>
    <w:rsid w:val="0028618B"/>
    <w:rsid w:val="0028695F"/>
    <w:rsid w:val="002877C1"/>
    <w:rsid w:val="002879C0"/>
    <w:rsid w:val="00291CA5"/>
    <w:rsid w:val="0029481C"/>
    <w:rsid w:val="00294D75"/>
    <w:rsid w:val="002950B1"/>
    <w:rsid w:val="0029515E"/>
    <w:rsid w:val="0029733C"/>
    <w:rsid w:val="002973FD"/>
    <w:rsid w:val="002A210C"/>
    <w:rsid w:val="002A272E"/>
    <w:rsid w:val="002A3158"/>
    <w:rsid w:val="002A35A1"/>
    <w:rsid w:val="002A59D3"/>
    <w:rsid w:val="002A5A6C"/>
    <w:rsid w:val="002A644F"/>
    <w:rsid w:val="002A68A1"/>
    <w:rsid w:val="002A79FE"/>
    <w:rsid w:val="002B05FD"/>
    <w:rsid w:val="002B0DE5"/>
    <w:rsid w:val="002B1B2F"/>
    <w:rsid w:val="002B2361"/>
    <w:rsid w:val="002B6B48"/>
    <w:rsid w:val="002B7F5A"/>
    <w:rsid w:val="002B7F6A"/>
    <w:rsid w:val="002C19A7"/>
    <w:rsid w:val="002C2BD3"/>
    <w:rsid w:val="002C312F"/>
    <w:rsid w:val="002C36C9"/>
    <w:rsid w:val="002C3B9E"/>
    <w:rsid w:val="002C428D"/>
    <w:rsid w:val="002C6C00"/>
    <w:rsid w:val="002C6CBA"/>
    <w:rsid w:val="002C6E09"/>
    <w:rsid w:val="002C737A"/>
    <w:rsid w:val="002C7F95"/>
    <w:rsid w:val="002D0C1B"/>
    <w:rsid w:val="002D4A59"/>
    <w:rsid w:val="002D55F5"/>
    <w:rsid w:val="002D62F6"/>
    <w:rsid w:val="002D6E38"/>
    <w:rsid w:val="002D7F77"/>
    <w:rsid w:val="002E050A"/>
    <w:rsid w:val="002E136B"/>
    <w:rsid w:val="002E3AD6"/>
    <w:rsid w:val="002E42DE"/>
    <w:rsid w:val="002E430B"/>
    <w:rsid w:val="002E5FF8"/>
    <w:rsid w:val="002E6F82"/>
    <w:rsid w:val="002F01DC"/>
    <w:rsid w:val="002F207B"/>
    <w:rsid w:val="002F33D5"/>
    <w:rsid w:val="002F3D54"/>
    <w:rsid w:val="002F44CA"/>
    <w:rsid w:val="002F5131"/>
    <w:rsid w:val="002F6074"/>
    <w:rsid w:val="002F62C9"/>
    <w:rsid w:val="002F713E"/>
    <w:rsid w:val="002F7618"/>
    <w:rsid w:val="00300B13"/>
    <w:rsid w:val="0030192C"/>
    <w:rsid w:val="00302260"/>
    <w:rsid w:val="0030356B"/>
    <w:rsid w:val="00303820"/>
    <w:rsid w:val="003043C3"/>
    <w:rsid w:val="00306BEE"/>
    <w:rsid w:val="00306C03"/>
    <w:rsid w:val="00306FE2"/>
    <w:rsid w:val="00307207"/>
    <w:rsid w:val="003074D6"/>
    <w:rsid w:val="00307BCD"/>
    <w:rsid w:val="00307F07"/>
    <w:rsid w:val="00311EA3"/>
    <w:rsid w:val="00312254"/>
    <w:rsid w:val="0031266E"/>
    <w:rsid w:val="00312E4E"/>
    <w:rsid w:val="00315D30"/>
    <w:rsid w:val="003205DE"/>
    <w:rsid w:val="00321264"/>
    <w:rsid w:val="00321AB8"/>
    <w:rsid w:val="00326EA9"/>
    <w:rsid w:val="0033065E"/>
    <w:rsid w:val="003309DA"/>
    <w:rsid w:val="0033384C"/>
    <w:rsid w:val="0033534B"/>
    <w:rsid w:val="00336667"/>
    <w:rsid w:val="00336E71"/>
    <w:rsid w:val="00337193"/>
    <w:rsid w:val="00337363"/>
    <w:rsid w:val="00337B4B"/>
    <w:rsid w:val="00337C73"/>
    <w:rsid w:val="00342768"/>
    <w:rsid w:val="00342AE4"/>
    <w:rsid w:val="00343CF9"/>
    <w:rsid w:val="00344039"/>
    <w:rsid w:val="00344411"/>
    <w:rsid w:val="00344563"/>
    <w:rsid w:val="0034482A"/>
    <w:rsid w:val="00344BAF"/>
    <w:rsid w:val="003452D5"/>
    <w:rsid w:val="00345CAF"/>
    <w:rsid w:val="0034690E"/>
    <w:rsid w:val="00346F5D"/>
    <w:rsid w:val="003503E5"/>
    <w:rsid w:val="00350FE7"/>
    <w:rsid w:val="003518CC"/>
    <w:rsid w:val="0036080F"/>
    <w:rsid w:val="003609D9"/>
    <w:rsid w:val="003618BA"/>
    <w:rsid w:val="003619B4"/>
    <w:rsid w:val="00361B5E"/>
    <w:rsid w:val="00362CA1"/>
    <w:rsid w:val="003631D4"/>
    <w:rsid w:val="003648DF"/>
    <w:rsid w:val="0037089F"/>
    <w:rsid w:val="003713BB"/>
    <w:rsid w:val="00371876"/>
    <w:rsid w:val="0037223C"/>
    <w:rsid w:val="00373D2F"/>
    <w:rsid w:val="00374C8A"/>
    <w:rsid w:val="00376B20"/>
    <w:rsid w:val="00380DAF"/>
    <w:rsid w:val="00381275"/>
    <w:rsid w:val="00382A31"/>
    <w:rsid w:val="00383BEE"/>
    <w:rsid w:val="00383C31"/>
    <w:rsid w:val="00385A8C"/>
    <w:rsid w:val="00385C3D"/>
    <w:rsid w:val="003908A3"/>
    <w:rsid w:val="00391333"/>
    <w:rsid w:val="0039137A"/>
    <w:rsid w:val="003917E8"/>
    <w:rsid w:val="003919FB"/>
    <w:rsid w:val="00391F98"/>
    <w:rsid w:val="003922F2"/>
    <w:rsid w:val="00392B48"/>
    <w:rsid w:val="0039590C"/>
    <w:rsid w:val="00396059"/>
    <w:rsid w:val="00397246"/>
    <w:rsid w:val="003A0BAC"/>
    <w:rsid w:val="003A1B4A"/>
    <w:rsid w:val="003A3450"/>
    <w:rsid w:val="003A4E39"/>
    <w:rsid w:val="003A699D"/>
    <w:rsid w:val="003A714B"/>
    <w:rsid w:val="003A7F23"/>
    <w:rsid w:val="003A7F7C"/>
    <w:rsid w:val="003B108F"/>
    <w:rsid w:val="003B19CD"/>
    <w:rsid w:val="003B2B02"/>
    <w:rsid w:val="003B3938"/>
    <w:rsid w:val="003B3D9B"/>
    <w:rsid w:val="003B46FC"/>
    <w:rsid w:val="003B7577"/>
    <w:rsid w:val="003C03F7"/>
    <w:rsid w:val="003C110D"/>
    <w:rsid w:val="003C2E95"/>
    <w:rsid w:val="003C31F5"/>
    <w:rsid w:val="003C4206"/>
    <w:rsid w:val="003C450A"/>
    <w:rsid w:val="003C658D"/>
    <w:rsid w:val="003C709B"/>
    <w:rsid w:val="003C7BB8"/>
    <w:rsid w:val="003D0E40"/>
    <w:rsid w:val="003D1674"/>
    <w:rsid w:val="003D2E57"/>
    <w:rsid w:val="003D5104"/>
    <w:rsid w:val="003D53A4"/>
    <w:rsid w:val="003D60E2"/>
    <w:rsid w:val="003D6928"/>
    <w:rsid w:val="003E052B"/>
    <w:rsid w:val="003E08B6"/>
    <w:rsid w:val="003E13FD"/>
    <w:rsid w:val="003E1AB1"/>
    <w:rsid w:val="003E2BCF"/>
    <w:rsid w:val="003E4259"/>
    <w:rsid w:val="003E504E"/>
    <w:rsid w:val="003E6EEC"/>
    <w:rsid w:val="003E6F6E"/>
    <w:rsid w:val="003E7289"/>
    <w:rsid w:val="003F099E"/>
    <w:rsid w:val="003F11FE"/>
    <w:rsid w:val="003F1FEE"/>
    <w:rsid w:val="003F30ED"/>
    <w:rsid w:val="003F3E55"/>
    <w:rsid w:val="003F498C"/>
    <w:rsid w:val="003F6DE6"/>
    <w:rsid w:val="003F762E"/>
    <w:rsid w:val="004007F1"/>
    <w:rsid w:val="004009A9"/>
    <w:rsid w:val="004019FE"/>
    <w:rsid w:val="004052CD"/>
    <w:rsid w:val="00406D06"/>
    <w:rsid w:val="00406DA9"/>
    <w:rsid w:val="00407A02"/>
    <w:rsid w:val="00411A78"/>
    <w:rsid w:val="00412879"/>
    <w:rsid w:val="0041497E"/>
    <w:rsid w:val="004154EC"/>
    <w:rsid w:val="0041613C"/>
    <w:rsid w:val="004165D8"/>
    <w:rsid w:val="00423AD0"/>
    <w:rsid w:val="00423E39"/>
    <w:rsid w:val="0042478E"/>
    <w:rsid w:val="004308DD"/>
    <w:rsid w:val="00431CB3"/>
    <w:rsid w:val="004341D2"/>
    <w:rsid w:val="00436EA5"/>
    <w:rsid w:val="00437CF7"/>
    <w:rsid w:val="00437EAC"/>
    <w:rsid w:val="00441844"/>
    <w:rsid w:val="00443586"/>
    <w:rsid w:val="00443B47"/>
    <w:rsid w:val="004447FD"/>
    <w:rsid w:val="00444B67"/>
    <w:rsid w:val="004458AC"/>
    <w:rsid w:val="00446052"/>
    <w:rsid w:val="004460AC"/>
    <w:rsid w:val="0044682A"/>
    <w:rsid w:val="00451BAA"/>
    <w:rsid w:val="004529F6"/>
    <w:rsid w:val="00452B87"/>
    <w:rsid w:val="0045332E"/>
    <w:rsid w:val="004534A8"/>
    <w:rsid w:val="00453EB7"/>
    <w:rsid w:val="00454771"/>
    <w:rsid w:val="00456E14"/>
    <w:rsid w:val="0045745A"/>
    <w:rsid w:val="004574E1"/>
    <w:rsid w:val="0046032B"/>
    <w:rsid w:val="00460BD2"/>
    <w:rsid w:val="00461267"/>
    <w:rsid w:val="00463A1D"/>
    <w:rsid w:val="0046446B"/>
    <w:rsid w:val="004669CA"/>
    <w:rsid w:val="004676B6"/>
    <w:rsid w:val="0047125F"/>
    <w:rsid w:val="0047278E"/>
    <w:rsid w:val="004729CD"/>
    <w:rsid w:val="00473F0E"/>
    <w:rsid w:val="0047530E"/>
    <w:rsid w:val="00476365"/>
    <w:rsid w:val="00476F9E"/>
    <w:rsid w:val="004803A0"/>
    <w:rsid w:val="00480C62"/>
    <w:rsid w:val="00480F31"/>
    <w:rsid w:val="0048249D"/>
    <w:rsid w:val="00482D47"/>
    <w:rsid w:val="004831DF"/>
    <w:rsid w:val="004848D2"/>
    <w:rsid w:val="00486169"/>
    <w:rsid w:val="00491C8B"/>
    <w:rsid w:val="00492532"/>
    <w:rsid w:val="0049261E"/>
    <w:rsid w:val="00495061"/>
    <w:rsid w:val="00495790"/>
    <w:rsid w:val="00495CBD"/>
    <w:rsid w:val="0049677B"/>
    <w:rsid w:val="00496BA7"/>
    <w:rsid w:val="00497C2C"/>
    <w:rsid w:val="004A05D5"/>
    <w:rsid w:val="004A1DDE"/>
    <w:rsid w:val="004A3307"/>
    <w:rsid w:val="004A38AF"/>
    <w:rsid w:val="004A3E2A"/>
    <w:rsid w:val="004A400D"/>
    <w:rsid w:val="004A4813"/>
    <w:rsid w:val="004A5200"/>
    <w:rsid w:val="004A668F"/>
    <w:rsid w:val="004A6E01"/>
    <w:rsid w:val="004A76D3"/>
    <w:rsid w:val="004A7973"/>
    <w:rsid w:val="004A7976"/>
    <w:rsid w:val="004B021A"/>
    <w:rsid w:val="004B1793"/>
    <w:rsid w:val="004B2ECF"/>
    <w:rsid w:val="004B3D04"/>
    <w:rsid w:val="004B430C"/>
    <w:rsid w:val="004B5AAB"/>
    <w:rsid w:val="004B5C63"/>
    <w:rsid w:val="004B6D2A"/>
    <w:rsid w:val="004C16FC"/>
    <w:rsid w:val="004C1905"/>
    <w:rsid w:val="004C46F3"/>
    <w:rsid w:val="004D26E3"/>
    <w:rsid w:val="004D3BEC"/>
    <w:rsid w:val="004D4771"/>
    <w:rsid w:val="004E089D"/>
    <w:rsid w:val="004E0B24"/>
    <w:rsid w:val="004E2C8F"/>
    <w:rsid w:val="004E321A"/>
    <w:rsid w:val="004E40FD"/>
    <w:rsid w:val="004E6B21"/>
    <w:rsid w:val="004F4D13"/>
    <w:rsid w:val="004F70AA"/>
    <w:rsid w:val="00502DF0"/>
    <w:rsid w:val="00505A49"/>
    <w:rsid w:val="005068EF"/>
    <w:rsid w:val="00507445"/>
    <w:rsid w:val="005105F4"/>
    <w:rsid w:val="0051103C"/>
    <w:rsid w:val="00511FBF"/>
    <w:rsid w:val="005124F2"/>
    <w:rsid w:val="005130B0"/>
    <w:rsid w:val="00513273"/>
    <w:rsid w:val="00513E8F"/>
    <w:rsid w:val="005159FB"/>
    <w:rsid w:val="00515B40"/>
    <w:rsid w:val="00516C7F"/>
    <w:rsid w:val="00516D4F"/>
    <w:rsid w:val="00517300"/>
    <w:rsid w:val="005202CC"/>
    <w:rsid w:val="00522707"/>
    <w:rsid w:val="00522743"/>
    <w:rsid w:val="00524883"/>
    <w:rsid w:val="00525220"/>
    <w:rsid w:val="00525B65"/>
    <w:rsid w:val="00526866"/>
    <w:rsid w:val="00526BEB"/>
    <w:rsid w:val="00527317"/>
    <w:rsid w:val="00527B51"/>
    <w:rsid w:val="005306CC"/>
    <w:rsid w:val="0053264D"/>
    <w:rsid w:val="00532B92"/>
    <w:rsid w:val="00540024"/>
    <w:rsid w:val="00540F9B"/>
    <w:rsid w:val="0054191C"/>
    <w:rsid w:val="00541F66"/>
    <w:rsid w:val="00542056"/>
    <w:rsid w:val="00544C0B"/>
    <w:rsid w:val="00545DE0"/>
    <w:rsid w:val="00546D0B"/>
    <w:rsid w:val="00547081"/>
    <w:rsid w:val="00550CE4"/>
    <w:rsid w:val="005513E0"/>
    <w:rsid w:val="00552257"/>
    <w:rsid w:val="00554291"/>
    <w:rsid w:val="00560075"/>
    <w:rsid w:val="00560C79"/>
    <w:rsid w:val="005620CA"/>
    <w:rsid w:val="00562E51"/>
    <w:rsid w:val="00563178"/>
    <w:rsid w:val="005634E7"/>
    <w:rsid w:val="00563AAB"/>
    <w:rsid w:val="00563B71"/>
    <w:rsid w:val="00564584"/>
    <w:rsid w:val="00567777"/>
    <w:rsid w:val="00567E17"/>
    <w:rsid w:val="00570984"/>
    <w:rsid w:val="00571C45"/>
    <w:rsid w:val="00573031"/>
    <w:rsid w:val="00573048"/>
    <w:rsid w:val="00575D16"/>
    <w:rsid w:val="0057742E"/>
    <w:rsid w:val="00577D09"/>
    <w:rsid w:val="005811B2"/>
    <w:rsid w:val="0058252A"/>
    <w:rsid w:val="00584427"/>
    <w:rsid w:val="00585174"/>
    <w:rsid w:val="0058548A"/>
    <w:rsid w:val="0058597C"/>
    <w:rsid w:val="00585D2C"/>
    <w:rsid w:val="00586A9F"/>
    <w:rsid w:val="0058736F"/>
    <w:rsid w:val="00587C40"/>
    <w:rsid w:val="0059334A"/>
    <w:rsid w:val="00593B74"/>
    <w:rsid w:val="00594F47"/>
    <w:rsid w:val="00594F9E"/>
    <w:rsid w:val="005A0334"/>
    <w:rsid w:val="005A183B"/>
    <w:rsid w:val="005A2994"/>
    <w:rsid w:val="005A2F3B"/>
    <w:rsid w:val="005A386B"/>
    <w:rsid w:val="005A38A5"/>
    <w:rsid w:val="005A4C70"/>
    <w:rsid w:val="005A7D21"/>
    <w:rsid w:val="005B1D33"/>
    <w:rsid w:val="005B272C"/>
    <w:rsid w:val="005B3FFF"/>
    <w:rsid w:val="005C07A0"/>
    <w:rsid w:val="005C11C6"/>
    <w:rsid w:val="005C36B2"/>
    <w:rsid w:val="005C3B3C"/>
    <w:rsid w:val="005C5B8A"/>
    <w:rsid w:val="005C635D"/>
    <w:rsid w:val="005C7378"/>
    <w:rsid w:val="005C7B79"/>
    <w:rsid w:val="005D1333"/>
    <w:rsid w:val="005D2380"/>
    <w:rsid w:val="005D59CF"/>
    <w:rsid w:val="005D5EB9"/>
    <w:rsid w:val="005D6121"/>
    <w:rsid w:val="005D6143"/>
    <w:rsid w:val="005E20AA"/>
    <w:rsid w:val="005E2F74"/>
    <w:rsid w:val="005E5689"/>
    <w:rsid w:val="005E5981"/>
    <w:rsid w:val="005E637A"/>
    <w:rsid w:val="005E73DE"/>
    <w:rsid w:val="005E769F"/>
    <w:rsid w:val="005F1385"/>
    <w:rsid w:val="005F3600"/>
    <w:rsid w:val="005F373F"/>
    <w:rsid w:val="005F4A50"/>
    <w:rsid w:val="005F4DA0"/>
    <w:rsid w:val="005F5BB7"/>
    <w:rsid w:val="005F6390"/>
    <w:rsid w:val="005F6AC9"/>
    <w:rsid w:val="005F70A8"/>
    <w:rsid w:val="006020E5"/>
    <w:rsid w:val="00603D3C"/>
    <w:rsid w:val="00611506"/>
    <w:rsid w:val="00611F58"/>
    <w:rsid w:val="006145C0"/>
    <w:rsid w:val="006147F6"/>
    <w:rsid w:val="006148E3"/>
    <w:rsid w:val="006155CB"/>
    <w:rsid w:val="006169B1"/>
    <w:rsid w:val="00616F8E"/>
    <w:rsid w:val="006211D9"/>
    <w:rsid w:val="0062222D"/>
    <w:rsid w:val="006239CC"/>
    <w:rsid w:val="0062661A"/>
    <w:rsid w:val="0063317F"/>
    <w:rsid w:val="00636E5E"/>
    <w:rsid w:val="0063792F"/>
    <w:rsid w:val="00641871"/>
    <w:rsid w:val="0064419E"/>
    <w:rsid w:val="006448E2"/>
    <w:rsid w:val="0064626C"/>
    <w:rsid w:val="00646F23"/>
    <w:rsid w:val="00647090"/>
    <w:rsid w:val="0064786B"/>
    <w:rsid w:val="0065008E"/>
    <w:rsid w:val="0065136C"/>
    <w:rsid w:val="0065150C"/>
    <w:rsid w:val="00651BBF"/>
    <w:rsid w:val="00652A45"/>
    <w:rsid w:val="00653ED6"/>
    <w:rsid w:val="00654249"/>
    <w:rsid w:val="00654493"/>
    <w:rsid w:val="00654930"/>
    <w:rsid w:val="006559FF"/>
    <w:rsid w:val="0065630B"/>
    <w:rsid w:val="006569DB"/>
    <w:rsid w:val="00656D52"/>
    <w:rsid w:val="00657353"/>
    <w:rsid w:val="00661B6F"/>
    <w:rsid w:val="00662630"/>
    <w:rsid w:val="00662A70"/>
    <w:rsid w:val="00664127"/>
    <w:rsid w:val="006644A4"/>
    <w:rsid w:val="006654CB"/>
    <w:rsid w:val="0066796F"/>
    <w:rsid w:val="00667B35"/>
    <w:rsid w:val="00670359"/>
    <w:rsid w:val="0067139B"/>
    <w:rsid w:val="006714BB"/>
    <w:rsid w:val="006717A7"/>
    <w:rsid w:val="00671F4C"/>
    <w:rsid w:val="00673A8C"/>
    <w:rsid w:val="0067421D"/>
    <w:rsid w:val="006756A0"/>
    <w:rsid w:val="00675BD2"/>
    <w:rsid w:val="00676095"/>
    <w:rsid w:val="00676E72"/>
    <w:rsid w:val="00677008"/>
    <w:rsid w:val="0067766B"/>
    <w:rsid w:val="006803CE"/>
    <w:rsid w:val="00681ADB"/>
    <w:rsid w:val="00682726"/>
    <w:rsid w:val="006833DB"/>
    <w:rsid w:val="006835B5"/>
    <w:rsid w:val="00683EFF"/>
    <w:rsid w:val="00684691"/>
    <w:rsid w:val="00684E30"/>
    <w:rsid w:val="00685947"/>
    <w:rsid w:val="00685BB1"/>
    <w:rsid w:val="0068633C"/>
    <w:rsid w:val="0068729C"/>
    <w:rsid w:val="0069097C"/>
    <w:rsid w:val="006924C2"/>
    <w:rsid w:val="00694365"/>
    <w:rsid w:val="006950CB"/>
    <w:rsid w:val="00695BC6"/>
    <w:rsid w:val="00696070"/>
    <w:rsid w:val="00696698"/>
    <w:rsid w:val="00697EFC"/>
    <w:rsid w:val="006A0C18"/>
    <w:rsid w:val="006A2B4A"/>
    <w:rsid w:val="006A3674"/>
    <w:rsid w:val="006A4179"/>
    <w:rsid w:val="006A4FC5"/>
    <w:rsid w:val="006A5CB2"/>
    <w:rsid w:val="006A5CF4"/>
    <w:rsid w:val="006A719B"/>
    <w:rsid w:val="006B00CC"/>
    <w:rsid w:val="006B030D"/>
    <w:rsid w:val="006B134C"/>
    <w:rsid w:val="006B26F1"/>
    <w:rsid w:val="006B3895"/>
    <w:rsid w:val="006B526D"/>
    <w:rsid w:val="006B5F7F"/>
    <w:rsid w:val="006B6695"/>
    <w:rsid w:val="006C0BEA"/>
    <w:rsid w:val="006C2155"/>
    <w:rsid w:val="006C23C9"/>
    <w:rsid w:val="006C342E"/>
    <w:rsid w:val="006C3A79"/>
    <w:rsid w:val="006C43D8"/>
    <w:rsid w:val="006C5A4F"/>
    <w:rsid w:val="006C6813"/>
    <w:rsid w:val="006C6851"/>
    <w:rsid w:val="006C75B2"/>
    <w:rsid w:val="006C7A2A"/>
    <w:rsid w:val="006D4AC6"/>
    <w:rsid w:val="006D5789"/>
    <w:rsid w:val="006D5A3B"/>
    <w:rsid w:val="006D5ED8"/>
    <w:rsid w:val="006D638B"/>
    <w:rsid w:val="006D65EC"/>
    <w:rsid w:val="006D75D5"/>
    <w:rsid w:val="006D7F72"/>
    <w:rsid w:val="006E0049"/>
    <w:rsid w:val="006E01EF"/>
    <w:rsid w:val="006E0597"/>
    <w:rsid w:val="006E0DE9"/>
    <w:rsid w:val="006E146A"/>
    <w:rsid w:val="006E2A60"/>
    <w:rsid w:val="006E2FF3"/>
    <w:rsid w:val="006E35B8"/>
    <w:rsid w:val="006E3691"/>
    <w:rsid w:val="006E3822"/>
    <w:rsid w:val="006E46C2"/>
    <w:rsid w:val="006E643A"/>
    <w:rsid w:val="006E694B"/>
    <w:rsid w:val="006E7A86"/>
    <w:rsid w:val="006F1884"/>
    <w:rsid w:val="006F2DB9"/>
    <w:rsid w:val="006F2DD3"/>
    <w:rsid w:val="006F3D89"/>
    <w:rsid w:val="006F461B"/>
    <w:rsid w:val="006F499A"/>
    <w:rsid w:val="006F614E"/>
    <w:rsid w:val="006F63DB"/>
    <w:rsid w:val="00700CBE"/>
    <w:rsid w:val="00701BF4"/>
    <w:rsid w:val="00702945"/>
    <w:rsid w:val="00702FA3"/>
    <w:rsid w:val="00703D4B"/>
    <w:rsid w:val="0070472F"/>
    <w:rsid w:val="00704FCE"/>
    <w:rsid w:val="0070629E"/>
    <w:rsid w:val="00706426"/>
    <w:rsid w:val="007064A4"/>
    <w:rsid w:val="00706CBF"/>
    <w:rsid w:val="00706F3A"/>
    <w:rsid w:val="00712A0F"/>
    <w:rsid w:val="00713C42"/>
    <w:rsid w:val="00714EA5"/>
    <w:rsid w:val="00714F19"/>
    <w:rsid w:val="00716B25"/>
    <w:rsid w:val="007172D6"/>
    <w:rsid w:val="0072055D"/>
    <w:rsid w:val="00720E45"/>
    <w:rsid w:val="0072174C"/>
    <w:rsid w:val="00721A98"/>
    <w:rsid w:val="00721CB9"/>
    <w:rsid w:val="0072421D"/>
    <w:rsid w:val="00725354"/>
    <w:rsid w:val="00725C7D"/>
    <w:rsid w:val="007263CB"/>
    <w:rsid w:val="007268E2"/>
    <w:rsid w:val="007269B1"/>
    <w:rsid w:val="00726ADF"/>
    <w:rsid w:val="00727AD8"/>
    <w:rsid w:val="00731C51"/>
    <w:rsid w:val="00732D4E"/>
    <w:rsid w:val="0073309E"/>
    <w:rsid w:val="00733983"/>
    <w:rsid w:val="00734DA6"/>
    <w:rsid w:val="0073628B"/>
    <w:rsid w:val="0073644B"/>
    <w:rsid w:val="00736FF8"/>
    <w:rsid w:val="0073788F"/>
    <w:rsid w:val="007401D0"/>
    <w:rsid w:val="00741684"/>
    <w:rsid w:val="0074365C"/>
    <w:rsid w:val="00744880"/>
    <w:rsid w:val="007477D7"/>
    <w:rsid w:val="00750A00"/>
    <w:rsid w:val="00751029"/>
    <w:rsid w:val="007510EF"/>
    <w:rsid w:val="00753EE5"/>
    <w:rsid w:val="0076139D"/>
    <w:rsid w:val="0076273D"/>
    <w:rsid w:val="007628AE"/>
    <w:rsid w:val="0076357B"/>
    <w:rsid w:val="007641D6"/>
    <w:rsid w:val="00767EA5"/>
    <w:rsid w:val="00772343"/>
    <w:rsid w:val="007732DB"/>
    <w:rsid w:val="00774327"/>
    <w:rsid w:val="00775013"/>
    <w:rsid w:val="007767F4"/>
    <w:rsid w:val="00776FA3"/>
    <w:rsid w:val="0077785B"/>
    <w:rsid w:val="00777F2A"/>
    <w:rsid w:val="007802E3"/>
    <w:rsid w:val="00780C5D"/>
    <w:rsid w:val="00780C85"/>
    <w:rsid w:val="00780E79"/>
    <w:rsid w:val="0078188C"/>
    <w:rsid w:val="00782694"/>
    <w:rsid w:val="007833AE"/>
    <w:rsid w:val="00784327"/>
    <w:rsid w:val="00784767"/>
    <w:rsid w:val="00785D3F"/>
    <w:rsid w:val="00786C11"/>
    <w:rsid w:val="007910B0"/>
    <w:rsid w:val="007912D4"/>
    <w:rsid w:val="0079294A"/>
    <w:rsid w:val="007935F5"/>
    <w:rsid w:val="00793BE5"/>
    <w:rsid w:val="007959D9"/>
    <w:rsid w:val="00797A1B"/>
    <w:rsid w:val="00797B40"/>
    <w:rsid w:val="007A002D"/>
    <w:rsid w:val="007A00DC"/>
    <w:rsid w:val="007A0644"/>
    <w:rsid w:val="007A0F6A"/>
    <w:rsid w:val="007A11FB"/>
    <w:rsid w:val="007A3F31"/>
    <w:rsid w:val="007A4329"/>
    <w:rsid w:val="007A4488"/>
    <w:rsid w:val="007B1332"/>
    <w:rsid w:val="007B2A55"/>
    <w:rsid w:val="007B410C"/>
    <w:rsid w:val="007B5057"/>
    <w:rsid w:val="007B5A42"/>
    <w:rsid w:val="007C2E60"/>
    <w:rsid w:val="007C347A"/>
    <w:rsid w:val="007C38DC"/>
    <w:rsid w:val="007C4627"/>
    <w:rsid w:val="007C5109"/>
    <w:rsid w:val="007C5A6A"/>
    <w:rsid w:val="007C5C10"/>
    <w:rsid w:val="007C603B"/>
    <w:rsid w:val="007C653A"/>
    <w:rsid w:val="007C6B55"/>
    <w:rsid w:val="007D051F"/>
    <w:rsid w:val="007D0B69"/>
    <w:rsid w:val="007D286A"/>
    <w:rsid w:val="007D2CFB"/>
    <w:rsid w:val="007D4209"/>
    <w:rsid w:val="007D506F"/>
    <w:rsid w:val="007D7D71"/>
    <w:rsid w:val="007D7D7D"/>
    <w:rsid w:val="007E0876"/>
    <w:rsid w:val="007E1B63"/>
    <w:rsid w:val="007E1C9D"/>
    <w:rsid w:val="007E3CA3"/>
    <w:rsid w:val="007E4519"/>
    <w:rsid w:val="007E4F45"/>
    <w:rsid w:val="007E67D4"/>
    <w:rsid w:val="007E6B8F"/>
    <w:rsid w:val="007E6D79"/>
    <w:rsid w:val="007E7425"/>
    <w:rsid w:val="007E7C75"/>
    <w:rsid w:val="007F4A79"/>
    <w:rsid w:val="007F4B3F"/>
    <w:rsid w:val="007F6881"/>
    <w:rsid w:val="007F6C2B"/>
    <w:rsid w:val="008007E0"/>
    <w:rsid w:val="00801355"/>
    <w:rsid w:val="00801478"/>
    <w:rsid w:val="008030CC"/>
    <w:rsid w:val="00803E7E"/>
    <w:rsid w:val="00804260"/>
    <w:rsid w:val="00804520"/>
    <w:rsid w:val="00804DB6"/>
    <w:rsid w:val="00805FF6"/>
    <w:rsid w:val="0080654B"/>
    <w:rsid w:val="00806667"/>
    <w:rsid w:val="00806EBB"/>
    <w:rsid w:val="0080701E"/>
    <w:rsid w:val="00810281"/>
    <w:rsid w:val="00810583"/>
    <w:rsid w:val="00810ACB"/>
    <w:rsid w:val="00810DD7"/>
    <w:rsid w:val="00811009"/>
    <w:rsid w:val="008116D0"/>
    <w:rsid w:val="0081238F"/>
    <w:rsid w:val="0081295E"/>
    <w:rsid w:val="00812F33"/>
    <w:rsid w:val="00812F95"/>
    <w:rsid w:val="008145EA"/>
    <w:rsid w:val="00815ED4"/>
    <w:rsid w:val="0081660A"/>
    <w:rsid w:val="00816A9A"/>
    <w:rsid w:val="00820A00"/>
    <w:rsid w:val="00820C42"/>
    <w:rsid w:val="00820E07"/>
    <w:rsid w:val="00823657"/>
    <w:rsid w:val="00825D8B"/>
    <w:rsid w:val="00826B31"/>
    <w:rsid w:val="00827A26"/>
    <w:rsid w:val="00827CB7"/>
    <w:rsid w:val="0083091C"/>
    <w:rsid w:val="00833D8F"/>
    <w:rsid w:val="008342EA"/>
    <w:rsid w:val="00836BE3"/>
    <w:rsid w:val="00837615"/>
    <w:rsid w:val="0083768A"/>
    <w:rsid w:val="00840B6F"/>
    <w:rsid w:val="00840E3F"/>
    <w:rsid w:val="00842C74"/>
    <w:rsid w:val="00843E63"/>
    <w:rsid w:val="00844B51"/>
    <w:rsid w:val="00846227"/>
    <w:rsid w:val="00846470"/>
    <w:rsid w:val="00846CAD"/>
    <w:rsid w:val="008470F1"/>
    <w:rsid w:val="00847135"/>
    <w:rsid w:val="0085037D"/>
    <w:rsid w:val="00850969"/>
    <w:rsid w:val="00850AC4"/>
    <w:rsid w:val="00851E40"/>
    <w:rsid w:val="00854E33"/>
    <w:rsid w:val="008569B9"/>
    <w:rsid w:val="00857774"/>
    <w:rsid w:val="008579C5"/>
    <w:rsid w:val="00857A86"/>
    <w:rsid w:val="00860325"/>
    <w:rsid w:val="008609E3"/>
    <w:rsid w:val="00864C9B"/>
    <w:rsid w:val="00867CBE"/>
    <w:rsid w:val="008713D5"/>
    <w:rsid w:val="00871894"/>
    <w:rsid w:val="00872672"/>
    <w:rsid w:val="00872FC7"/>
    <w:rsid w:val="008740E1"/>
    <w:rsid w:val="0087557F"/>
    <w:rsid w:val="00876985"/>
    <w:rsid w:val="00876A6F"/>
    <w:rsid w:val="00877F18"/>
    <w:rsid w:val="00880F58"/>
    <w:rsid w:val="008823B0"/>
    <w:rsid w:val="00885C9B"/>
    <w:rsid w:val="00886071"/>
    <w:rsid w:val="00886FA5"/>
    <w:rsid w:val="008907B4"/>
    <w:rsid w:val="00891B07"/>
    <w:rsid w:val="00893019"/>
    <w:rsid w:val="008930FB"/>
    <w:rsid w:val="00893BA7"/>
    <w:rsid w:val="00893F74"/>
    <w:rsid w:val="00894417"/>
    <w:rsid w:val="00894723"/>
    <w:rsid w:val="008950BE"/>
    <w:rsid w:val="00895A73"/>
    <w:rsid w:val="00896169"/>
    <w:rsid w:val="00896E3B"/>
    <w:rsid w:val="00897DEC"/>
    <w:rsid w:val="008A0955"/>
    <w:rsid w:val="008A15DB"/>
    <w:rsid w:val="008A201F"/>
    <w:rsid w:val="008A4B85"/>
    <w:rsid w:val="008A52FF"/>
    <w:rsid w:val="008A7002"/>
    <w:rsid w:val="008B0736"/>
    <w:rsid w:val="008B0CEA"/>
    <w:rsid w:val="008B13AB"/>
    <w:rsid w:val="008B150A"/>
    <w:rsid w:val="008B1A39"/>
    <w:rsid w:val="008B4D8F"/>
    <w:rsid w:val="008B5453"/>
    <w:rsid w:val="008B5793"/>
    <w:rsid w:val="008C03D4"/>
    <w:rsid w:val="008C167C"/>
    <w:rsid w:val="008C16C5"/>
    <w:rsid w:val="008C318C"/>
    <w:rsid w:val="008C656F"/>
    <w:rsid w:val="008C6E15"/>
    <w:rsid w:val="008C7ACE"/>
    <w:rsid w:val="008D02AB"/>
    <w:rsid w:val="008D0952"/>
    <w:rsid w:val="008D0CE5"/>
    <w:rsid w:val="008D1CBA"/>
    <w:rsid w:val="008D2466"/>
    <w:rsid w:val="008D3888"/>
    <w:rsid w:val="008D5348"/>
    <w:rsid w:val="008D5471"/>
    <w:rsid w:val="008D6659"/>
    <w:rsid w:val="008D681D"/>
    <w:rsid w:val="008E0FBE"/>
    <w:rsid w:val="008E195B"/>
    <w:rsid w:val="008E261A"/>
    <w:rsid w:val="008E3C00"/>
    <w:rsid w:val="008E3C0C"/>
    <w:rsid w:val="008E5896"/>
    <w:rsid w:val="008E5901"/>
    <w:rsid w:val="008E6BD4"/>
    <w:rsid w:val="008F07D4"/>
    <w:rsid w:val="008F0DC8"/>
    <w:rsid w:val="008F1208"/>
    <w:rsid w:val="008F1924"/>
    <w:rsid w:val="008F1E22"/>
    <w:rsid w:val="008F229A"/>
    <w:rsid w:val="008F242A"/>
    <w:rsid w:val="008F2693"/>
    <w:rsid w:val="008F385D"/>
    <w:rsid w:val="008F3F91"/>
    <w:rsid w:val="008F6416"/>
    <w:rsid w:val="008F7EA4"/>
    <w:rsid w:val="00901EA4"/>
    <w:rsid w:val="00902BCB"/>
    <w:rsid w:val="009036AF"/>
    <w:rsid w:val="00906B38"/>
    <w:rsid w:val="00906FB8"/>
    <w:rsid w:val="0091051C"/>
    <w:rsid w:val="00910E91"/>
    <w:rsid w:val="00911454"/>
    <w:rsid w:val="00911905"/>
    <w:rsid w:val="0091346D"/>
    <w:rsid w:val="009175C3"/>
    <w:rsid w:val="00917E0A"/>
    <w:rsid w:val="009206EC"/>
    <w:rsid w:val="00920E3C"/>
    <w:rsid w:val="00920F4A"/>
    <w:rsid w:val="009210F2"/>
    <w:rsid w:val="00921967"/>
    <w:rsid w:val="00924C2B"/>
    <w:rsid w:val="00924DFB"/>
    <w:rsid w:val="00925911"/>
    <w:rsid w:val="00927E07"/>
    <w:rsid w:val="00930245"/>
    <w:rsid w:val="009313F3"/>
    <w:rsid w:val="00932276"/>
    <w:rsid w:val="00933A73"/>
    <w:rsid w:val="00934BD4"/>
    <w:rsid w:val="00935502"/>
    <w:rsid w:val="00935A10"/>
    <w:rsid w:val="0093626D"/>
    <w:rsid w:val="009362C0"/>
    <w:rsid w:val="00937A82"/>
    <w:rsid w:val="00937C5F"/>
    <w:rsid w:val="0094003C"/>
    <w:rsid w:val="009408E6"/>
    <w:rsid w:val="00942639"/>
    <w:rsid w:val="00945906"/>
    <w:rsid w:val="00947105"/>
    <w:rsid w:val="009473F6"/>
    <w:rsid w:val="0095240A"/>
    <w:rsid w:val="009524C7"/>
    <w:rsid w:val="00952FED"/>
    <w:rsid w:val="00954C63"/>
    <w:rsid w:val="009567BD"/>
    <w:rsid w:val="009573ED"/>
    <w:rsid w:val="0095753A"/>
    <w:rsid w:val="0096121F"/>
    <w:rsid w:val="00963CC7"/>
    <w:rsid w:val="009645AA"/>
    <w:rsid w:val="009677DD"/>
    <w:rsid w:val="0097041E"/>
    <w:rsid w:val="0097185D"/>
    <w:rsid w:val="00971EAE"/>
    <w:rsid w:val="0097481E"/>
    <w:rsid w:val="00976604"/>
    <w:rsid w:val="0097683A"/>
    <w:rsid w:val="009769F0"/>
    <w:rsid w:val="00977506"/>
    <w:rsid w:val="009810C2"/>
    <w:rsid w:val="00981A93"/>
    <w:rsid w:val="0098294A"/>
    <w:rsid w:val="0098355D"/>
    <w:rsid w:val="00983B24"/>
    <w:rsid w:val="00983F51"/>
    <w:rsid w:val="00986545"/>
    <w:rsid w:val="00987B25"/>
    <w:rsid w:val="00987E43"/>
    <w:rsid w:val="009908BF"/>
    <w:rsid w:val="009910A6"/>
    <w:rsid w:val="009920F5"/>
    <w:rsid w:val="00992599"/>
    <w:rsid w:val="00994C54"/>
    <w:rsid w:val="009A15F9"/>
    <w:rsid w:val="009A347E"/>
    <w:rsid w:val="009A3AFB"/>
    <w:rsid w:val="009A6C7C"/>
    <w:rsid w:val="009A6E88"/>
    <w:rsid w:val="009B0B73"/>
    <w:rsid w:val="009B0F81"/>
    <w:rsid w:val="009B2DBB"/>
    <w:rsid w:val="009B55E7"/>
    <w:rsid w:val="009B6A08"/>
    <w:rsid w:val="009C03C4"/>
    <w:rsid w:val="009C187E"/>
    <w:rsid w:val="009C4FA6"/>
    <w:rsid w:val="009C5C57"/>
    <w:rsid w:val="009C6F2C"/>
    <w:rsid w:val="009D015A"/>
    <w:rsid w:val="009D0E39"/>
    <w:rsid w:val="009D2F02"/>
    <w:rsid w:val="009D349F"/>
    <w:rsid w:val="009D39FF"/>
    <w:rsid w:val="009D3B96"/>
    <w:rsid w:val="009D3F91"/>
    <w:rsid w:val="009D4452"/>
    <w:rsid w:val="009D4C5A"/>
    <w:rsid w:val="009D597F"/>
    <w:rsid w:val="009D6F01"/>
    <w:rsid w:val="009D74CE"/>
    <w:rsid w:val="009D792F"/>
    <w:rsid w:val="009E1D4D"/>
    <w:rsid w:val="009E35ED"/>
    <w:rsid w:val="009E3F55"/>
    <w:rsid w:val="009E4410"/>
    <w:rsid w:val="009E706B"/>
    <w:rsid w:val="009E7733"/>
    <w:rsid w:val="009F1482"/>
    <w:rsid w:val="009F2685"/>
    <w:rsid w:val="009F276B"/>
    <w:rsid w:val="009F4DCD"/>
    <w:rsid w:val="009F57AA"/>
    <w:rsid w:val="009F6A95"/>
    <w:rsid w:val="009F7BA5"/>
    <w:rsid w:val="00A0236B"/>
    <w:rsid w:val="00A0285A"/>
    <w:rsid w:val="00A039DA"/>
    <w:rsid w:val="00A049C5"/>
    <w:rsid w:val="00A074A1"/>
    <w:rsid w:val="00A078D3"/>
    <w:rsid w:val="00A07ECF"/>
    <w:rsid w:val="00A107E0"/>
    <w:rsid w:val="00A10E4C"/>
    <w:rsid w:val="00A119FE"/>
    <w:rsid w:val="00A11C96"/>
    <w:rsid w:val="00A1341C"/>
    <w:rsid w:val="00A134BE"/>
    <w:rsid w:val="00A13C0C"/>
    <w:rsid w:val="00A149E0"/>
    <w:rsid w:val="00A14C88"/>
    <w:rsid w:val="00A15204"/>
    <w:rsid w:val="00A15EE2"/>
    <w:rsid w:val="00A15F00"/>
    <w:rsid w:val="00A20B88"/>
    <w:rsid w:val="00A236D8"/>
    <w:rsid w:val="00A24F83"/>
    <w:rsid w:val="00A25349"/>
    <w:rsid w:val="00A25C1D"/>
    <w:rsid w:val="00A26419"/>
    <w:rsid w:val="00A26B78"/>
    <w:rsid w:val="00A27875"/>
    <w:rsid w:val="00A309D9"/>
    <w:rsid w:val="00A30B09"/>
    <w:rsid w:val="00A31F2A"/>
    <w:rsid w:val="00A32A64"/>
    <w:rsid w:val="00A33BB6"/>
    <w:rsid w:val="00A34135"/>
    <w:rsid w:val="00A343F6"/>
    <w:rsid w:val="00A3482D"/>
    <w:rsid w:val="00A35AAD"/>
    <w:rsid w:val="00A360E3"/>
    <w:rsid w:val="00A3751D"/>
    <w:rsid w:val="00A375CE"/>
    <w:rsid w:val="00A43906"/>
    <w:rsid w:val="00A43E9C"/>
    <w:rsid w:val="00A43EA6"/>
    <w:rsid w:val="00A44502"/>
    <w:rsid w:val="00A44582"/>
    <w:rsid w:val="00A452B1"/>
    <w:rsid w:val="00A46502"/>
    <w:rsid w:val="00A4756C"/>
    <w:rsid w:val="00A5116D"/>
    <w:rsid w:val="00A51B81"/>
    <w:rsid w:val="00A51EF6"/>
    <w:rsid w:val="00A52382"/>
    <w:rsid w:val="00A53BC6"/>
    <w:rsid w:val="00A56CB3"/>
    <w:rsid w:val="00A5707C"/>
    <w:rsid w:val="00A577E4"/>
    <w:rsid w:val="00A63E55"/>
    <w:rsid w:val="00A64C76"/>
    <w:rsid w:val="00A665DC"/>
    <w:rsid w:val="00A6664C"/>
    <w:rsid w:val="00A70A67"/>
    <w:rsid w:val="00A7111E"/>
    <w:rsid w:val="00A7113A"/>
    <w:rsid w:val="00A713D4"/>
    <w:rsid w:val="00A73383"/>
    <w:rsid w:val="00A778A5"/>
    <w:rsid w:val="00A77E40"/>
    <w:rsid w:val="00A80222"/>
    <w:rsid w:val="00A80A6F"/>
    <w:rsid w:val="00A80FCB"/>
    <w:rsid w:val="00A81279"/>
    <w:rsid w:val="00A82620"/>
    <w:rsid w:val="00A82AA1"/>
    <w:rsid w:val="00A82C4B"/>
    <w:rsid w:val="00A83678"/>
    <w:rsid w:val="00A84B9C"/>
    <w:rsid w:val="00A850A8"/>
    <w:rsid w:val="00A85545"/>
    <w:rsid w:val="00A856DF"/>
    <w:rsid w:val="00A90C9A"/>
    <w:rsid w:val="00A90FD2"/>
    <w:rsid w:val="00A9146F"/>
    <w:rsid w:val="00A91AE2"/>
    <w:rsid w:val="00A929DE"/>
    <w:rsid w:val="00A92A11"/>
    <w:rsid w:val="00A93727"/>
    <w:rsid w:val="00A942A0"/>
    <w:rsid w:val="00A96E73"/>
    <w:rsid w:val="00A97A5A"/>
    <w:rsid w:val="00AA0E62"/>
    <w:rsid w:val="00AA2D69"/>
    <w:rsid w:val="00AA3E0B"/>
    <w:rsid w:val="00AA5E3A"/>
    <w:rsid w:val="00AA66B9"/>
    <w:rsid w:val="00AA73FC"/>
    <w:rsid w:val="00AA752E"/>
    <w:rsid w:val="00AA79AB"/>
    <w:rsid w:val="00AB04D1"/>
    <w:rsid w:val="00AB115B"/>
    <w:rsid w:val="00AB1C40"/>
    <w:rsid w:val="00AB3731"/>
    <w:rsid w:val="00AB45A7"/>
    <w:rsid w:val="00AB4D37"/>
    <w:rsid w:val="00AB6F6F"/>
    <w:rsid w:val="00AB71B3"/>
    <w:rsid w:val="00AB7CAC"/>
    <w:rsid w:val="00AC03CF"/>
    <w:rsid w:val="00AC0705"/>
    <w:rsid w:val="00AC1C95"/>
    <w:rsid w:val="00AC3311"/>
    <w:rsid w:val="00AC4688"/>
    <w:rsid w:val="00AC4A54"/>
    <w:rsid w:val="00AC4E4D"/>
    <w:rsid w:val="00AC5F6A"/>
    <w:rsid w:val="00AC711F"/>
    <w:rsid w:val="00AD0CCF"/>
    <w:rsid w:val="00AD1118"/>
    <w:rsid w:val="00AD1D31"/>
    <w:rsid w:val="00AD4DBB"/>
    <w:rsid w:val="00AD7122"/>
    <w:rsid w:val="00AD7D9D"/>
    <w:rsid w:val="00AE0B4E"/>
    <w:rsid w:val="00AE0D4B"/>
    <w:rsid w:val="00AE1134"/>
    <w:rsid w:val="00AE17FC"/>
    <w:rsid w:val="00AE1C0A"/>
    <w:rsid w:val="00AE210B"/>
    <w:rsid w:val="00AE2872"/>
    <w:rsid w:val="00AE2B64"/>
    <w:rsid w:val="00AE3373"/>
    <w:rsid w:val="00AE368F"/>
    <w:rsid w:val="00AE3B2B"/>
    <w:rsid w:val="00AE4B26"/>
    <w:rsid w:val="00AE680E"/>
    <w:rsid w:val="00AF0442"/>
    <w:rsid w:val="00AF0A62"/>
    <w:rsid w:val="00AF12EC"/>
    <w:rsid w:val="00AF1DD6"/>
    <w:rsid w:val="00AF2769"/>
    <w:rsid w:val="00AF5162"/>
    <w:rsid w:val="00AF517F"/>
    <w:rsid w:val="00AF69B1"/>
    <w:rsid w:val="00AF6BCD"/>
    <w:rsid w:val="00B0297D"/>
    <w:rsid w:val="00B02DD2"/>
    <w:rsid w:val="00B032B4"/>
    <w:rsid w:val="00B03573"/>
    <w:rsid w:val="00B10090"/>
    <w:rsid w:val="00B109AD"/>
    <w:rsid w:val="00B1494E"/>
    <w:rsid w:val="00B14A51"/>
    <w:rsid w:val="00B15089"/>
    <w:rsid w:val="00B172BD"/>
    <w:rsid w:val="00B201DA"/>
    <w:rsid w:val="00B21BB1"/>
    <w:rsid w:val="00B23126"/>
    <w:rsid w:val="00B23932"/>
    <w:rsid w:val="00B2403B"/>
    <w:rsid w:val="00B241CD"/>
    <w:rsid w:val="00B25344"/>
    <w:rsid w:val="00B25658"/>
    <w:rsid w:val="00B262F6"/>
    <w:rsid w:val="00B27E82"/>
    <w:rsid w:val="00B30A1B"/>
    <w:rsid w:val="00B30CD5"/>
    <w:rsid w:val="00B31AA0"/>
    <w:rsid w:val="00B320BA"/>
    <w:rsid w:val="00B3254B"/>
    <w:rsid w:val="00B346DB"/>
    <w:rsid w:val="00B36976"/>
    <w:rsid w:val="00B36E4D"/>
    <w:rsid w:val="00B408FF"/>
    <w:rsid w:val="00B40DDE"/>
    <w:rsid w:val="00B449FD"/>
    <w:rsid w:val="00B46023"/>
    <w:rsid w:val="00B46A30"/>
    <w:rsid w:val="00B50E89"/>
    <w:rsid w:val="00B51C2A"/>
    <w:rsid w:val="00B521D4"/>
    <w:rsid w:val="00B53124"/>
    <w:rsid w:val="00B538B5"/>
    <w:rsid w:val="00B547B0"/>
    <w:rsid w:val="00B548AE"/>
    <w:rsid w:val="00B549B5"/>
    <w:rsid w:val="00B551EC"/>
    <w:rsid w:val="00B55BF8"/>
    <w:rsid w:val="00B57280"/>
    <w:rsid w:val="00B57E22"/>
    <w:rsid w:val="00B62C8F"/>
    <w:rsid w:val="00B64164"/>
    <w:rsid w:val="00B649FE"/>
    <w:rsid w:val="00B64BBE"/>
    <w:rsid w:val="00B658C4"/>
    <w:rsid w:val="00B679DF"/>
    <w:rsid w:val="00B700F9"/>
    <w:rsid w:val="00B722C4"/>
    <w:rsid w:val="00B73A0A"/>
    <w:rsid w:val="00B742D7"/>
    <w:rsid w:val="00B74FA1"/>
    <w:rsid w:val="00B75C49"/>
    <w:rsid w:val="00B77CC7"/>
    <w:rsid w:val="00B77EB3"/>
    <w:rsid w:val="00B80781"/>
    <w:rsid w:val="00B833B8"/>
    <w:rsid w:val="00B838E2"/>
    <w:rsid w:val="00B84EF7"/>
    <w:rsid w:val="00B851D9"/>
    <w:rsid w:val="00B85CC5"/>
    <w:rsid w:val="00B90240"/>
    <w:rsid w:val="00B9110A"/>
    <w:rsid w:val="00B9197F"/>
    <w:rsid w:val="00B93D6E"/>
    <w:rsid w:val="00B9509C"/>
    <w:rsid w:val="00B954D3"/>
    <w:rsid w:val="00B97A18"/>
    <w:rsid w:val="00B97C2D"/>
    <w:rsid w:val="00BA0192"/>
    <w:rsid w:val="00BA0D52"/>
    <w:rsid w:val="00BA1791"/>
    <w:rsid w:val="00BA269A"/>
    <w:rsid w:val="00BA2EF1"/>
    <w:rsid w:val="00BA3B7A"/>
    <w:rsid w:val="00BA5EDA"/>
    <w:rsid w:val="00BA6D9C"/>
    <w:rsid w:val="00BA7CA1"/>
    <w:rsid w:val="00BA7E08"/>
    <w:rsid w:val="00BB0F2F"/>
    <w:rsid w:val="00BB1E53"/>
    <w:rsid w:val="00BB4DBC"/>
    <w:rsid w:val="00BB6CD7"/>
    <w:rsid w:val="00BB74B6"/>
    <w:rsid w:val="00BC251E"/>
    <w:rsid w:val="00BC464B"/>
    <w:rsid w:val="00BC670B"/>
    <w:rsid w:val="00BC7BFC"/>
    <w:rsid w:val="00BD042A"/>
    <w:rsid w:val="00BD124A"/>
    <w:rsid w:val="00BD5E80"/>
    <w:rsid w:val="00BD719D"/>
    <w:rsid w:val="00BD7B92"/>
    <w:rsid w:val="00BE04CC"/>
    <w:rsid w:val="00BE1876"/>
    <w:rsid w:val="00BE2638"/>
    <w:rsid w:val="00BE3B30"/>
    <w:rsid w:val="00BE464F"/>
    <w:rsid w:val="00BE5E8E"/>
    <w:rsid w:val="00BE5E9D"/>
    <w:rsid w:val="00BE653D"/>
    <w:rsid w:val="00BE67A7"/>
    <w:rsid w:val="00BF2013"/>
    <w:rsid w:val="00BF26F7"/>
    <w:rsid w:val="00BF4BAD"/>
    <w:rsid w:val="00BF4BBC"/>
    <w:rsid w:val="00BF5E20"/>
    <w:rsid w:val="00BF616E"/>
    <w:rsid w:val="00BF6BBF"/>
    <w:rsid w:val="00C02297"/>
    <w:rsid w:val="00C03229"/>
    <w:rsid w:val="00C03ACC"/>
    <w:rsid w:val="00C03D9D"/>
    <w:rsid w:val="00C06847"/>
    <w:rsid w:val="00C1528D"/>
    <w:rsid w:val="00C15A57"/>
    <w:rsid w:val="00C15D8A"/>
    <w:rsid w:val="00C164E2"/>
    <w:rsid w:val="00C16892"/>
    <w:rsid w:val="00C17AEE"/>
    <w:rsid w:val="00C17F64"/>
    <w:rsid w:val="00C2029C"/>
    <w:rsid w:val="00C21339"/>
    <w:rsid w:val="00C215CE"/>
    <w:rsid w:val="00C21DF6"/>
    <w:rsid w:val="00C230CF"/>
    <w:rsid w:val="00C232BE"/>
    <w:rsid w:val="00C233F9"/>
    <w:rsid w:val="00C23671"/>
    <w:rsid w:val="00C237FA"/>
    <w:rsid w:val="00C23B0E"/>
    <w:rsid w:val="00C25311"/>
    <w:rsid w:val="00C279D4"/>
    <w:rsid w:val="00C31103"/>
    <w:rsid w:val="00C33821"/>
    <w:rsid w:val="00C3615A"/>
    <w:rsid w:val="00C37096"/>
    <w:rsid w:val="00C40442"/>
    <w:rsid w:val="00C404F6"/>
    <w:rsid w:val="00C41222"/>
    <w:rsid w:val="00C44387"/>
    <w:rsid w:val="00C44F93"/>
    <w:rsid w:val="00C45723"/>
    <w:rsid w:val="00C46279"/>
    <w:rsid w:val="00C46506"/>
    <w:rsid w:val="00C57213"/>
    <w:rsid w:val="00C57938"/>
    <w:rsid w:val="00C57B63"/>
    <w:rsid w:val="00C65617"/>
    <w:rsid w:val="00C65619"/>
    <w:rsid w:val="00C66DDC"/>
    <w:rsid w:val="00C6747A"/>
    <w:rsid w:val="00C7053A"/>
    <w:rsid w:val="00C70A20"/>
    <w:rsid w:val="00C71CBA"/>
    <w:rsid w:val="00C720BB"/>
    <w:rsid w:val="00C743CE"/>
    <w:rsid w:val="00C75A4A"/>
    <w:rsid w:val="00C75ED4"/>
    <w:rsid w:val="00C80739"/>
    <w:rsid w:val="00C808CF"/>
    <w:rsid w:val="00C80BCD"/>
    <w:rsid w:val="00C80FD8"/>
    <w:rsid w:val="00C81105"/>
    <w:rsid w:val="00C823E9"/>
    <w:rsid w:val="00C82CF6"/>
    <w:rsid w:val="00C83707"/>
    <w:rsid w:val="00C86073"/>
    <w:rsid w:val="00C90589"/>
    <w:rsid w:val="00C912A9"/>
    <w:rsid w:val="00C915CA"/>
    <w:rsid w:val="00C94254"/>
    <w:rsid w:val="00C950C1"/>
    <w:rsid w:val="00C959F4"/>
    <w:rsid w:val="00C96B1D"/>
    <w:rsid w:val="00C96EDE"/>
    <w:rsid w:val="00C97F7F"/>
    <w:rsid w:val="00CA1126"/>
    <w:rsid w:val="00CA67A4"/>
    <w:rsid w:val="00CA6CD7"/>
    <w:rsid w:val="00CB2FDB"/>
    <w:rsid w:val="00CB52CF"/>
    <w:rsid w:val="00CB6057"/>
    <w:rsid w:val="00CB6E0F"/>
    <w:rsid w:val="00CC135D"/>
    <w:rsid w:val="00CC2A84"/>
    <w:rsid w:val="00CC348D"/>
    <w:rsid w:val="00CC4C6C"/>
    <w:rsid w:val="00CC564E"/>
    <w:rsid w:val="00CC5CB8"/>
    <w:rsid w:val="00CC6438"/>
    <w:rsid w:val="00CD03B7"/>
    <w:rsid w:val="00CD0F8D"/>
    <w:rsid w:val="00CD1151"/>
    <w:rsid w:val="00CD2840"/>
    <w:rsid w:val="00CD2941"/>
    <w:rsid w:val="00CD2D03"/>
    <w:rsid w:val="00CD32FF"/>
    <w:rsid w:val="00CD3AC0"/>
    <w:rsid w:val="00CD4945"/>
    <w:rsid w:val="00CD5CD9"/>
    <w:rsid w:val="00CD7CD0"/>
    <w:rsid w:val="00CE09B7"/>
    <w:rsid w:val="00CE0C21"/>
    <w:rsid w:val="00CE1E23"/>
    <w:rsid w:val="00CE3BFE"/>
    <w:rsid w:val="00CE3C6B"/>
    <w:rsid w:val="00CE4A61"/>
    <w:rsid w:val="00CE5754"/>
    <w:rsid w:val="00CE581E"/>
    <w:rsid w:val="00CE5CBE"/>
    <w:rsid w:val="00CE65D5"/>
    <w:rsid w:val="00CE67F1"/>
    <w:rsid w:val="00CE7125"/>
    <w:rsid w:val="00CF0EB6"/>
    <w:rsid w:val="00CF2494"/>
    <w:rsid w:val="00CF3099"/>
    <w:rsid w:val="00CF4093"/>
    <w:rsid w:val="00CF457C"/>
    <w:rsid w:val="00CF4E2E"/>
    <w:rsid w:val="00CF504D"/>
    <w:rsid w:val="00CF51CB"/>
    <w:rsid w:val="00CF546D"/>
    <w:rsid w:val="00CF69E0"/>
    <w:rsid w:val="00D005A3"/>
    <w:rsid w:val="00D01121"/>
    <w:rsid w:val="00D027BE"/>
    <w:rsid w:val="00D028B9"/>
    <w:rsid w:val="00D056A9"/>
    <w:rsid w:val="00D05EB4"/>
    <w:rsid w:val="00D0655B"/>
    <w:rsid w:val="00D0670A"/>
    <w:rsid w:val="00D06715"/>
    <w:rsid w:val="00D07540"/>
    <w:rsid w:val="00D10CB5"/>
    <w:rsid w:val="00D123C4"/>
    <w:rsid w:val="00D13FCC"/>
    <w:rsid w:val="00D14762"/>
    <w:rsid w:val="00D150CB"/>
    <w:rsid w:val="00D15830"/>
    <w:rsid w:val="00D172A6"/>
    <w:rsid w:val="00D17D35"/>
    <w:rsid w:val="00D2207E"/>
    <w:rsid w:val="00D2363D"/>
    <w:rsid w:val="00D24017"/>
    <w:rsid w:val="00D247FD"/>
    <w:rsid w:val="00D24A2C"/>
    <w:rsid w:val="00D2527B"/>
    <w:rsid w:val="00D27F49"/>
    <w:rsid w:val="00D307F8"/>
    <w:rsid w:val="00D3171D"/>
    <w:rsid w:val="00D31819"/>
    <w:rsid w:val="00D31D59"/>
    <w:rsid w:val="00D328A4"/>
    <w:rsid w:val="00D34C61"/>
    <w:rsid w:val="00D3546E"/>
    <w:rsid w:val="00D356DD"/>
    <w:rsid w:val="00D364C1"/>
    <w:rsid w:val="00D364D9"/>
    <w:rsid w:val="00D40570"/>
    <w:rsid w:val="00D42E78"/>
    <w:rsid w:val="00D43948"/>
    <w:rsid w:val="00D43DB7"/>
    <w:rsid w:val="00D45778"/>
    <w:rsid w:val="00D458AF"/>
    <w:rsid w:val="00D45EEF"/>
    <w:rsid w:val="00D46DDE"/>
    <w:rsid w:val="00D47AB9"/>
    <w:rsid w:val="00D50306"/>
    <w:rsid w:val="00D520FB"/>
    <w:rsid w:val="00D53ADC"/>
    <w:rsid w:val="00D54B00"/>
    <w:rsid w:val="00D54C2F"/>
    <w:rsid w:val="00D54E1E"/>
    <w:rsid w:val="00D5639D"/>
    <w:rsid w:val="00D578EC"/>
    <w:rsid w:val="00D6051F"/>
    <w:rsid w:val="00D623C4"/>
    <w:rsid w:val="00D64665"/>
    <w:rsid w:val="00D70177"/>
    <w:rsid w:val="00D7121E"/>
    <w:rsid w:val="00D72AAF"/>
    <w:rsid w:val="00D748B2"/>
    <w:rsid w:val="00D77B19"/>
    <w:rsid w:val="00D82B01"/>
    <w:rsid w:val="00D831CC"/>
    <w:rsid w:val="00D8345C"/>
    <w:rsid w:val="00D840FA"/>
    <w:rsid w:val="00D848E8"/>
    <w:rsid w:val="00D84D1C"/>
    <w:rsid w:val="00D86654"/>
    <w:rsid w:val="00D86D92"/>
    <w:rsid w:val="00D86FEF"/>
    <w:rsid w:val="00D87477"/>
    <w:rsid w:val="00D903EA"/>
    <w:rsid w:val="00D91234"/>
    <w:rsid w:val="00D9170A"/>
    <w:rsid w:val="00D92E2C"/>
    <w:rsid w:val="00D9357F"/>
    <w:rsid w:val="00D93781"/>
    <w:rsid w:val="00D949FE"/>
    <w:rsid w:val="00D95C18"/>
    <w:rsid w:val="00D96BF5"/>
    <w:rsid w:val="00DA2421"/>
    <w:rsid w:val="00DA34E9"/>
    <w:rsid w:val="00DA3878"/>
    <w:rsid w:val="00DA6197"/>
    <w:rsid w:val="00DA749F"/>
    <w:rsid w:val="00DB0C80"/>
    <w:rsid w:val="00DB0F76"/>
    <w:rsid w:val="00DB1CD8"/>
    <w:rsid w:val="00DB1D1D"/>
    <w:rsid w:val="00DB2176"/>
    <w:rsid w:val="00DB221D"/>
    <w:rsid w:val="00DB28A9"/>
    <w:rsid w:val="00DB58A0"/>
    <w:rsid w:val="00DB6C71"/>
    <w:rsid w:val="00DB721F"/>
    <w:rsid w:val="00DB7254"/>
    <w:rsid w:val="00DC0485"/>
    <w:rsid w:val="00DC0BF9"/>
    <w:rsid w:val="00DC1DC6"/>
    <w:rsid w:val="00DC2DA9"/>
    <w:rsid w:val="00DC3128"/>
    <w:rsid w:val="00DC36CD"/>
    <w:rsid w:val="00DC6806"/>
    <w:rsid w:val="00DD0BF7"/>
    <w:rsid w:val="00DD2185"/>
    <w:rsid w:val="00DD2E6B"/>
    <w:rsid w:val="00DD38FC"/>
    <w:rsid w:val="00DD575E"/>
    <w:rsid w:val="00DD61A9"/>
    <w:rsid w:val="00DD6C8F"/>
    <w:rsid w:val="00DD7FCD"/>
    <w:rsid w:val="00DE0157"/>
    <w:rsid w:val="00DE5C08"/>
    <w:rsid w:val="00DE6FAC"/>
    <w:rsid w:val="00DF0A93"/>
    <w:rsid w:val="00DF201F"/>
    <w:rsid w:val="00DF4880"/>
    <w:rsid w:val="00DF48AD"/>
    <w:rsid w:val="00DF5653"/>
    <w:rsid w:val="00DF5E9A"/>
    <w:rsid w:val="00DF65B5"/>
    <w:rsid w:val="00DF6B01"/>
    <w:rsid w:val="00DF6F35"/>
    <w:rsid w:val="00E00450"/>
    <w:rsid w:val="00E01EB7"/>
    <w:rsid w:val="00E03746"/>
    <w:rsid w:val="00E0481B"/>
    <w:rsid w:val="00E06FAC"/>
    <w:rsid w:val="00E115BD"/>
    <w:rsid w:val="00E11AFC"/>
    <w:rsid w:val="00E12B07"/>
    <w:rsid w:val="00E12E2C"/>
    <w:rsid w:val="00E1754A"/>
    <w:rsid w:val="00E20C0D"/>
    <w:rsid w:val="00E22FC6"/>
    <w:rsid w:val="00E235E8"/>
    <w:rsid w:val="00E24DB8"/>
    <w:rsid w:val="00E272DC"/>
    <w:rsid w:val="00E27A3F"/>
    <w:rsid w:val="00E3062A"/>
    <w:rsid w:val="00E31DD8"/>
    <w:rsid w:val="00E3234A"/>
    <w:rsid w:val="00E3253B"/>
    <w:rsid w:val="00E3380C"/>
    <w:rsid w:val="00E34017"/>
    <w:rsid w:val="00E3576E"/>
    <w:rsid w:val="00E373E2"/>
    <w:rsid w:val="00E37A2D"/>
    <w:rsid w:val="00E4033B"/>
    <w:rsid w:val="00E40B45"/>
    <w:rsid w:val="00E40FE9"/>
    <w:rsid w:val="00E42621"/>
    <w:rsid w:val="00E432B0"/>
    <w:rsid w:val="00E43413"/>
    <w:rsid w:val="00E44838"/>
    <w:rsid w:val="00E44885"/>
    <w:rsid w:val="00E44904"/>
    <w:rsid w:val="00E50930"/>
    <w:rsid w:val="00E52B4B"/>
    <w:rsid w:val="00E563FD"/>
    <w:rsid w:val="00E60B59"/>
    <w:rsid w:val="00E61826"/>
    <w:rsid w:val="00E618A6"/>
    <w:rsid w:val="00E624C8"/>
    <w:rsid w:val="00E62D1B"/>
    <w:rsid w:val="00E63711"/>
    <w:rsid w:val="00E63979"/>
    <w:rsid w:val="00E6554C"/>
    <w:rsid w:val="00E67235"/>
    <w:rsid w:val="00E67A8C"/>
    <w:rsid w:val="00E67FDC"/>
    <w:rsid w:val="00E70072"/>
    <w:rsid w:val="00E71AC9"/>
    <w:rsid w:val="00E74921"/>
    <w:rsid w:val="00E75243"/>
    <w:rsid w:val="00E776B1"/>
    <w:rsid w:val="00E8047A"/>
    <w:rsid w:val="00E8446B"/>
    <w:rsid w:val="00E85AB5"/>
    <w:rsid w:val="00E868A5"/>
    <w:rsid w:val="00E873ED"/>
    <w:rsid w:val="00E9003F"/>
    <w:rsid w:val="00E90501"/>
    <w:rsid w:val="00E928F0"/>
    <w:rsid w:val="00E940BF"/>
    <w:rsid w:val="00E95114"/>
    <w:rsid w:val="00E957BE"/>
    <w:rsid w:val="00E96E59"/>
    <w:rsid w:val="00E96F9F"/>
    <w:rsid w:val="00E97173"/>
    <w:rsid w:val="00EA1FED"/>
    <w:rsid w:val="00EA2DBA"/>
    <w:rsid w:val="00EA60FA"/>
    <w:rsid w:val="00EA648A"/>
    <w:rsid w:val="00EB0A93"/>
    <w:rsid w:val="00EB3D9C"/>
    <w:rsid w:val="00EB633B"/>
    <w:rsid w:val="00EB6961"/>
    <w:rsid w:val="00EB7FE1"/>
    <w:rsid w:val="00EC3C97"/>
    <w:rsid w:val="00EC4F2D"/>
    <w:rsid w:val="00EC5025"/>
    <w:rsid w:val="00EC5895"/>
    <w:rsid w:val="00EC60B5"/>
    <w:rsid w:val="00EC6797"/>
    <w:rsid w:val="00EC6A2A"/>
    <w:rsid w:val="00EC7BE3"/>
    <w:rsid w:val="00ED0988"/>
    <w:rsid w:val="00ED1C93"/>
    <w:rsid w:val="00ED2E22"/>
    <w:rsid w:val="00ED3868"/>
    <w:rsid w:val="00ED455D"/>
    <w:rsid w:val="00ED4932"/>
    <w:rsid w:val="00ED4C94"/>
    <w:rsid w:val="00ED5365"/>
    <w:rsid w:val="00ED652E"/>
    <w:rsid w:val="00EE0605"/>
    <w:rsid w:val="00EE0DCB"/>
    <w:rsid w:val="00EE106E"/>
    <w:rsid w:val="00EE1100"/>
    <w:rsid w:val="00EE1E51"/>
    <w:rsid w:val="00EE2888"/>
    <w:rsid w:val="00EE5090"/>
    <w:rsid w:val="00EF16AF"/>
    <w:rsid w:val="00EF3380"/>
    <w:rsid w:val="00EF3E7A"/>
    <w:rsid w:val="00EF4E84"/>
    <w:rsid w:val="00EF5BE1"/>
    <w:rsid w:val="00EF69AB"/>
    <w:rsid w:val="00EF799E"/>
    <w:rsid w:val="00EF7A2C"/>
    <w:rsid w:val="00F0004A"/>
    <w:rsid w:val="00F00C9A"/>
    <w:rsid w:val="00F01BE6"/>
    <w:rsid w:val="00F038AD"/>
    <w:rsid w:val="00F03FAF"/>
    <w:rsid w:val="00F05742"/>
    <w:rsid w:val="00F07AD1"/>
    <w:rsid w:val="00F07EF7"/>
    <w:rsid w:val="00F10A24"/>
    <w:rsid w:val="00F1268B"/>
    <w:rsid w:val="00F15DB6"/>
    <w:rsid w:val="00F16AED"/>
    <w:rsid w:val="00F172BB"/>
    <w:rsid w:val="00F205A7"/>
    <w:rsid w:val="00F2244C"/>
    <w:rsid w:val="00F227BA"/>
    <w:rsid w:val="00F24457"/>
    <w:rsid w:val="00F24BFD"/>
    <w:rsid w:val="00F24C65"/>
    <w:rsid w:val="00F27573"/>
    <w:rsid w:val="00F3021A"/>
    <w:rsid w:val="00F31CB7"/>
    <w:rsid w:val="00F344A2"/>
    <w:rsid w:val="00F3491D"/>
    <w:rsid w:val="00F36B94"/>
    <w:rsid w:val="00F375E4"/>
    <w:rsid w:val="00F3793C"/>
    <w:rsid w:val="00F408F7"/>
    <w:rsid w:val="00F40E1B"/>
    <w:rsid w:val="00F42F2E"/>
    <w:rsid w:val="00F434B0"/>
    <w:rsid w:val="00F43E16"/>
    <w:rsid w:val="00F44056"/>
    <w:rsid w:val="00F45A6E"/>
    <w:rsid w:val="00F4708C"/>
    <w:rsid w:val="00F506B8"/>
    <w:rsid w:val="00F50898"/>
    <w:rsid w:val="00F5118C"/>
    <w:rsid w:val="00F51559"/>
    <w:rsid w:val="00F519AF"/>
    <w:rsid w:val="00F52177"/>
    <w:rsid w:val="00F526EF"/>
    <w:rsid w:val="00F547DA"/>
    <w:rsid w:val="00F55946"/>
    <w:rsid w:val="00F5705D"/>
    <w:rsid w:val="00F57969"/>
    <w:rsid w:val="00F60BDB"/>
    <w:rsid w:val="00F634EF"/>
    <w:rsid w:val="00F63B6C"/>
    <w:rsid w:val="00F6447E"/>
    <w:rsid w:val="00F65C3C"/>
    <w:rsid w:val="00F65DB2"/>
    <w:rsid w:val="00F70926"/>
    <w:rsid w:val="00F70DB9"/>
    <w:rsid w:val="00F72EE2"/>
    <w:rsid w:val="00F73991"/>
    <w:rsid w:val="00F76AB8"/>
    <w:rsid w:val="00F76EC9"/>
    <w:rsid w:val="00F7706D"/>
    <w:rsid w:val="00F7713A"/>
    <w:rsid w:val="00F822AF"/>
    <w:rsid w:val="00F82574"/>
    <w:rsid w:val="00F83846"/>
    <w:rsid w:val="00F83EB4"/>
    <w:rsid w:val="00F840B8"/>
    <w:rsid w:val="00F86836"/>
    <w:rsid w:val="00F87232"/>
    <w:rsid w:val="00F906D3"/>
    <w:rsid w:val="00F90BE0"/>
    <w:rsid w:val="00F912C4"/>
    <w:rsid w:val="00F91E19"/>
    <w:rsid w:val="00F95EA1"/>
    <w:rsid w:val="00F961B9"/>
    <w:rsid w:val="00F967A2"/>
    <w:rsid w:val="00F96EAA"/>
    <w:rsid w:val="00FA057A"/>
    <w:rsid w:val="00FA102D"/>
    <w:rsid w:val="00FA1D2C"/>
    <w:rsid w:val="00FA2528"/>
    <w:rsid w:val="00FA34F7"/>
    <w:rsid w:val="00FA34FC"/>
    <w:rsid w:val="00FA4660"/>
    <w:rsid w:val="00FA4FCD"/>
    <w:rsid w:val="00FA59D0"/>
    <w:rsid w:val="00FA5B29"/>
    <w:rsid w:val="00FA610C"/>
    <w:rsid w:val="00FA7079"/>
    <w:rsid w:val="00FA711F"/>
    <w:rsid w:val="00FA75AD"/>
    <w:rsid w:val="00FB120A"/>
    <w:rsid w:val="00FB21B0"/>
    <w:rsid w:val="00FB2B1C"/>
    <w:rsid w:val="00FB62F2"/>
    <w:rsid w:val="00FB6556"/>
    <w:rsid w:val="00FB759B"/>
    <w:rsid w:val="00FC0A12"/>
    <w:rsid w:val="00FC1EC1"/>
    <w:rsid w:val="00FC4E86"/>
    <w:rsid w:val="00FC6CE9"/>
    <w:rsid w:val="00FC6DE6"/>
    <w:rsid w:val="00FC7020"/>
    <w:rsid w:val="00FD06F7"/>
    <w:rsid w:val="00FD0B74"/>
    <w:rsid w:val="00FD0DE5"/>
    <w:rsid w:val="00FD230D"/>
    <w:rsid w:val="00FD2A62"/>
    <w:rsid w:val="00FD311D"/>
    <w:rsid w:val="00FD3473"/>
    <w:rsid w:val="00FD4A4D"/>
    <w:rsid w:val="00FD505D"/>
    <w:rsid w:val="00FD53EC"/>
    <w:rsid w:val="00FD6690"/>
    <w:rsid w:val="00FD7A5C"/>
    <w:rsid w:val="00FD7E1A"/>
    <w:rsid w:val="00FE0178"/>
    <w:rsid w:val="00FE1406"/>
    <w:rsid w:val="00FE14C0"/>
    <w:rsid w:val="00FE26F2"/>
    <w:rsid w:val="00FE6536"/>
    <w:rsid w:val="00FE778A"/>
    <w:rsid w:val="00FF02DD"/>
    <w:rsid w:val="00FF05DD"/>
    <w:rsid w:val="00FF31D1"/>
    <w:rsid w:val="00FF4537"/>
    <w:rsid w:val="00FF5E0D"/>
    <w:rsid w:val="00FF5E32"/>
    <w:rsid w:val="00FF78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15259695"/>
  <w14:defaultImageDpi w14:val="150"/>
  <w15:docId w15:val="{3A1F4125-AC83-F74C-B3D4-921B900219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4179"/>
    <w:rPr>
      <w:rFonts w:asciiTheme="minorHAnsi" w:hAnsiTheme="minorHAnsi" w:cstheme="min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A417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B0F2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B0F2F"/>
    <w:rPr>
      <w:rFonts w:asciiTheme="minorHAnsi" w:hAnsiTheme="minorHAnsi" w:cstheme="minorBidi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B0F2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B0F2F"/>
    <w:rPr>
      <w:rFonts w:asciiTheme="minorHAnsi" w:hAnsiTheme="minorHAnsi" w:cstheme="min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1E5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1E53"/>
    <w:rPr>
      <w:rFonts w:ascii="Lucida Grande" w:hAnsi="Lucida Grande" w:cs="Lucida Grande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E432B0"/>
  </w:style>
  <w:style w:type="table" w:styleId="TableGrid">
    <w:name w:val="Table Grid"/>
    <w:basedOn w:val="TableNormal"/>
    <w:uiPriority w:val="39"/>
    <w:rsid w:val="003C4206"/>
    <w:rPr>
      <w:rFonts w:asciiTheme="minorHAnsi" w:hAnsiTheme="minorHAnsi" w:cstheme="minorBid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AD7122"/>
    <w:pPr>
      <w:jc w:val="center"/>
    </w:pPr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link w:val="EndNoteBibliographyChar"/>
    <w:rsid w:val="00AD7122"/>
    <w:pPr>
      <w:spacing w:line="480" w:lineRule="auto"/>
    </w:pPr>
    <w:rPr>
      <w:rFonts w:ascii="Arial" w:hAnsi="Arial" w:cs="Arial"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8A52F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52FF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52FF"/>
    <w:rPr>
      <w:rFonts w:asciiTheme="minorHAnsi" w:hAnsiTheme="minorHAnsi" w:cstheme="minorBid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52F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52FF"/>
    <w:rPr>
      <w:rFonts w:asciiTheme="minorHAnsi" w:hAnsiTheme="minorHAnsi" w:cstheme="minorBidi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206697"/>
    <w:pPr>
      <w:spacing w:before="100" w:beforeAutospacing="1" w:after="100" w:afterAutospacing="1"/>
    </w:pPr>
    <w:rPr>
      <w:rFonts w:ascii="Times" w:hAnsi="Times" w:cs="Times New Roman"/>
      <w:sz w:val="20"/>
      <w:szCs w:val="20"/>
      <w:lang w:eastAsia="en-US"/>
    </w:rPr>
  </w:style>
  <w:style w:type="paragraph" w:styleId="Revision">
    <w:name w:val="Revision"/>
    <w:hidden/>
    <w:uiPriority w:val="99"/>
    <w:semiHidden/>
    <w:rsid w:val="008A201F"/>
    <w:rPr>
      <w:rFonts w:asciiTheme="minorHAnsi" w:hAnsiTheme="minorHAnsi" w:cstheme="minorBidi"/>
    </w:rPr>
  </w:style>
  <w:style w:type="character" w:styleId="FollowedHyperlink">
    <w:name w:val="FollowedHyperlink"/>
    <w:basedOn w:val="DefaultParagraphFont"/>
    <w:uiPriority w:val="99"/>
    <w:semiHidden/>
    <w:unhideWhenUsed/>
    <w:rsid w:val="00133317"/>
    <w:rPr>
      <w:color w:val="800080" w:themeColor="followedHyperlink"/>
      <w:u w:val="single"/>
    </w:rPr>
  </w:style>
  <w:style w:type="paragraph" w:customStyle="1" w:styleId="ItotextHelv10">
    <w:name w:val="Ito text.Helv.10"/>
    <w:basedOn w:val="Normal"/>
    <w:rsid w:val="00AA2D69"/>
    <w:pPr>
      <w:tabs>
        <w:tab w:val="left" w:pos="620"/>
        <w:tab w:val="left" w:pos="6300"/>
        <w:tab w:val="left" w:pos="9619"/>
      </w:tabs>
      <w:spacing w:line="480" w:lineRule="exact"/>
      <w:ind w:left="180" w:right="-980"/>
    </w:pPr>
    <w:rPr>
      <w:rFonts w:ascii="Helvetica" w:eastAsia="Times New Roman" w:hAnsi="Helvetica" w:cs="New York"/>
      <w:sz w:val="20"/>
      <w:szCs w:val="20"/>
      <w:lang w:eastAsia="en-US"/>
    </w:rPr>
  </w:style>
  <w:style w:type="paragraph" w:styleId="Bibliography">
    <w:name w:val="Bibliography"/>
    <w:basedOn w:val="Normal"/>
    <w:next w:val="Normal"/>
    <w:uiPriority w:val="37"/>
    <w:unhideWhenUsed/>
    <w:rsid w:val="00CD32FF"/>
    <w:pPr>
      <w:ind w:left="720" w:hanging="720"/>
    </w:pPr>
  </w:style>
  <w:style w:type="paragraph" w:styleId="EndnoteText">
    <w:name w:val="endnote text"/>
    <w:basedOn w:val="Normal"/>
    <w:link w:val="EndnoteTextChar"/>
    <w:uiPriority w:val="99"/>
    <w:unhideWhenUsed/>
    <w:rsid w:val="00C959F4"/>
  </w:style>
  <w:style w:type="character" w:customStyle="1" w:styleId="EndnoteTextChar">
    <w:name w:val="Endnote Text Char"/>
    <w:basedOn w:val="DefaultParagraphFont"/>
    <w:link w:val="EndnoteText"/>
    <w:uiPriority w:val="99"/>
    <w:rsid w:val="00C959F4"/>
    <w:rPr>
      <w:rFonts w:asciiTheme="minorHAnsi" w:hAnsiTheme="minorHAnsi" w:cstheme="minorBidi"/>
    </w:rPr>
  </w:style>
  <w:style w:type="character" w:styleId="EndnoteReference">
    <w:name w:val="endnote reference"/>
    <w:basedOn w:val="DefaultParagraphFont"/>
    <w:uiPriority w:val="99"/>
    <w:unhideWhenUsed/>
    <w:rsid w:val="00C959F4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571C45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312E4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230257"/>
    <w:pPr>
      <w:ind w:left="720"/>
      <w:contextualSpacing/>
    </w:pPr>
  </w:style>
  <w:style w:type="character" w:customStyle="1" w:styleId="citation-part">
    <w:name w:val="citation-part"/>
    <w:basedOn w:val="DefaultParagraphFont"/>
    <w:rsid w:val="00AC0705"/>
  </w:style>
  <w:style w:type="character" w:customStyle="1" w:styleId="docsum-pmid">
    <w:name w:val="docsum-pmid"/>
    <w:basedOn w:val="DefaultParagraphFont"/>
    <w:rsid w:val="00AC0705"/>
  </w:style>
  <w:style w:type="character" w:styleId="LineNumber">
    <w:name w:val="line number"/>
    <w:basedOn w:val="DefaultParagraphFont"/>
    <w:uiPriority w:val="99"/>
    <w:semiHidden/>
    <w:unhideWhenUsed/>
    <w:rsid w:val="007D0B69"/>
  </w:style>
  <w:style w:type="character" w:customStyle="1" w:styleId="EndNoteBibliographyChar">
    <w:name w:val="EndNote Bibliography Char"/>
    <w:basedOn w:val="DefaultParagraphFont"/>
    <w:link w:val="EndNoteBibliography"/>
    <w:rsid w:val="006E2FF3"/>
    <w:rPr>
      <w:rFonts w:ascii="Arial" w:hAnsi="Arial" w:cs="Arial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2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6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6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6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22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5216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286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023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468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028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944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11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0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34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1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33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3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76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686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305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17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33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81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53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1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2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77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8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E8349A7-8B05-2F4D-ACC1-F190D0D358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868</Words>
  <Characters>10649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ir</dc:creator>
  <cp:keywords/>
  <dc:description/>
  <cp:lastModifiedBy>Churchill, Mair</cp:lastModifiedBy>
  <cp:revision>3</cp:revision>
  <cp:lastPrinted>2022-10-04T21:31:00Z</cp:lastPrinted>
  <dcterms:created xsi:type="dcterms:W3CDTF">2023-05-11T17:27:00Z</dcterms:created>
  <dcterms:modified xsi:type="dcterms:W3CDTF">2023-05-11T1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9647669-dcaf-3a0a-9f10-235c89089613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nucleic-acids-research</vt:lpwstr>
  </property>
  <property fmtid="{D5CDD505-2E9C-101B-9397-08002B2CF9AE}" pid="24" name="Mendeley Recent Style Name 9_1">
    <vt:lpwstr>Nucleic Acids Research</vt:lpwstr>
  </property>
  <property fmtid="{D5CDD505-2E9C-101B-9397-08002B2CF9AE}" pid="25" name="ZOTERO_PREF_1">
    <vt:lpwstr>&lt;data data-version="3" zotero-version="4.0.29.15"&gt;&lt;session id="9tnacBCe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26" name="ZOTERO_PREF_2">
    <vt:lpwstr>ame="storeReferences" value="true"/&gt;&lt;pref name="automaticJournalAbbreviations" value="true"/&gt;&lt;pref name="noteType" value=""/&gt;&lt;/prefs&gt;&lt;/data&gt;</vt:lpwstr>
  </property>
</Properties>
</file>